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74001D" w14:textId="77777777" w:rsidR="00FB32C0" w:rsidRDefault="00FB32C0" w:rsidP="00FB32C0">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BAB I</w:t>
      </w:r>
    </w:p>
    <w:p w14:paraId="41350A10" w14:textId="77777777" w:rsidR="00FB32C0" w:rsidRDefault="00FB32C0" w:rsidP="00FB32C0">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PENDAHULUAN</w:t>
      </w:r>
    </w:p>
    <w:p w14:paraId="2ACFE420" w14:textId="77777777" w:rsidR="00FB32C0" w:rsidRDefault="00FB32C0" w:rsidP="00FB32C0">
      <w:pPr>
        <w:spacing w:after="0" w:line="360" w:lineRule="auto"/>
        <w:rPr>
          <w:rFonts w:asciiTheme="majorBidi" w:hAnsiTheme="majorBidi" w:cstheme="majorBidi"/>
          <w:b/>
          <w:bCs/>
          <w:sz w:val="24"/>
          <w:szCs w:val="24"/>
          <w:lang w:val="en-US"/>
        </w:rPr>
      </w:pPr>
    </w:p>
    <w:p w14:paraId="046F7113" w14:textId="77777777" w:rsidR="00FB32C0" w:rsidRDefault="00FB32C0" w:rsidP="00FB32C0">
      <w:pPr>
        <w:pStyle w:val="ListParagraph"/>
        <w:numPr>
          <w:ilvl w:val="1"/>
          <w:numId w:val="1"/>
        </w:numPr>
        <w:spacing w:after="0" w:line="360" w:lineRule="auto"/>
        <w:ind w:left="426" w:hanging="426"/>
        <w:rPr>
          <w:rFonts w:asciiTheme="majorBidi" w:hAnsiTheme="majorBidi" w:cstheme="majorBidi"/>
          <w:b/>
          <w:bCs/>
          <w:sz w:val="24"/>
          <w:szCs w:val="24"/>
          <w:lang w:val="en-US"/>
        </w:rPr>
      </w:pPr>
      <w:r w:rsidRPr="006056FA">
        <w:rPr>
          <w:rFonts w:asciiTheme="majorBidi" w:hAnsiTheme="majorBidi" w:cstheme="majorBidi"/>
          <w:b/>
          <w:bCs/>
          <w:sz w:val="24"/>
          <w:szCs w:val="24"/>
          <w:lang w:val="en-US"/>
        </w:rPr>
        <w:t xml:space="preserve">Latar </w:t>
      </w:r>
      <w:proofErr w:type="spellStart"/>
      <w:r w:rsidRPr="006056FA">
        <w:rPr>
          <w:rFonts w:asciiTheme="majorBidi" w:hAnsiTheme="majorBidi" w:cstheme="majorBidi"/>
          <w:b/>
          <w:bCs/>
          <w:sz w:val="24"/>
          <w:szCs w:val="24"/>
          <w:lang w:val="en-US"/>
        </w:rPr>
        <w:t>Belakang</w:t>
      </w:r>
      <w:proofErr w:type="spellEnd"/>
      <w:r w:rsidRPr="006056FA">
        <w:rPr>
          <w:rFonts w:asciiTheme="majorBidi" w:hAnsiTheme="majorBidi" w:cstheme="majorBidi"/>
          <w:b/>
          <w:bCs/>
          <w:sz w:val="24"/>
          <w:szCs w:val="24"/>
          <w:lang w:val="en-US"/>
        </w:rPr>
        <w:t xml:space="preserve"> </w:t>
      </w:r>
      <w:proofErr w:type="spellStart"/>
      <w:r w:rsidRPr="006056FA">
        <w:rPr>
          <w:rFonts w:asciiTheme="majorBidi" w:hAnsiTheme="majorBidi" w:cstheme="majorBidi"/>
          <w:b/>
          <w:bCs/>
          <w:sz w:val="24"/>
          <w:szCs w:val="24"/>
          <w:lang w:val="en-US"/>
        </w:rPr>
        <w:t>Masalah</w:t>
      </w:r>
      <w:proofErr w:type="spellEnd"/>
    </w:p>
    <w:p w14:paraId="4251AA63"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Pr>
          <w:rFonts w:asciiTheme="majorBidi" w:hAnsiTheme="majorBidi" w:cstheme="majorBidi"/>
          <w:sz w:val="24"/>
          <w:szCs w:val="24"/>
        </w:rPr>
        <w:tab/>
      </w:r>
      <w:r w:rsidRPr="00E77207">
        <w:rPr>
          <w:rFonts w:asciiTheme="majorBidi" w:hAnsiTheme="majorBidi" w:cstheme="majorBidi"/>
          <w:sz w:val="24"/>
          <w:szCs w:val="24"/>
        </w:rPr>
        <w:t xml:space="preserve">Pendidikan adalah komponen penting dari perkembangan suatu negara, negara akan menghasilkan sumber daya manusia yang berkualitas jika pendidikan berkualitas tinggi. (Undang-undang Republik Indonesia Nomor 20 Tahun 2003) </w:t>
      </w:r>
      <w:r>
        <w:rPr>
          <w:rFonts w:asciiTheme="majorBidi" w:hAnsiTheme="majorBidi" w:cstheme="majorBidi"/>
          <w:sz w:val="24"/>
          <w:szCs w:val="24"/>
        </w:rPr>
        <w:t>menjelaskan</w:t>
      </w:r>
      <w:r w:rsidRPr="00E77207">
        <w:rPr>
          <w:rFonts w:asciiTheme="majorBidi" w:hAnsiTheme="majorBidi" w:cstheme="majorBidi"/>
          <w:sz w:val="24"/>
          <w:szCs w:val="24"/>
        </w:rPr>
        <w:t xml:space="preserve"> bahwa tujuan pendidikan </w:t>
      </w:r>
      <w:r>
        <w:rPr>
          <w:rFonts w:asciiTheme="majorBidi" w:hAnsiTheme="majorBidi" w:cstheme="majorBidi"/>
          <w:sz w:val="24"/>
          <w:szCs w:val="24"/>
        </w:rPr>
        <w:t>di indonesia</w:t>
      </w:r>
      <w:r w:rsidRPr="00E77207">
        <w:rPr>
          <w:rFonts w:asciiTheme="majorBidi" w:hAnsiTheme="majorBidi" w:cstheme="majorBidi"/>
          <w:sz w:val="24"/>
          <w:szCs w:val="24"/>
        </w:rPr>
        <w:t xml:space="preserve"> adalah</w:t>
      </w:r>
      <w:r>
        <w:rPr>
          <w:rFonts w:asciiTheme="majorBidi" w:hAnsiTheme="majorBidi" w:cstheme="majorBidi"/>
          <w:sz w:val="24"/>
          <w:szCs w:val="24"/>
        </w:rPr>
        <w:t xml:space="preserve"> untuk</w:t>
      </w:r>
      <w:r w:rsidRPr="00E77207">
        <w:rPr>
          <w:rFonts w:asciiTheme="majorBidi" w:hAnsiTheme="majorBidi" w:cstheme="majorBidi"/>
          <w:sz w:val="24"/>
          <w:szCs w:val="24"/>
        </w:rPr>
        <w:t xml:space="preserve"> mengembangkan </w:t>
      </w:r>
      <w:r>
        <w:rPr>
          <w:rFonts w:asciiTheme="majorBidi" w:hAnsiTheme="majorBidi" w:cstheme="majorBidi"/>
          <w:sz w:val="24"/>
          <w:szCs w:val="24"/>
        </w:rPr>
        <w:t>potensi</w:t>
      </w:r>
      <w:r w:rsidRPr="00E77207">
        <w:rPr>
          <w:rFonts w:asciiTheme="majorBidi" w:hAnsiTheme="majorBidi" w:cstheme="majorBidi"/>
          <w:sz w:val="24"/>
          <w:szCs w:val="24"/>
        </w:rPr>
        <w:t xml:space="preserve"> dan memb</w:t>
      </w:r>
      <w:r>
        <w:rPr>
          <w:rFonts w:asciiTheme="majorBidi" w:hAnsiTheme="majorBidi" w:cstheme="majorBidi"/>
          <w:sz w:val="24"/>
          <w:szCs w:val="24"/>
        </w:rPr>
        <w:t>angun</w:t>
      </w:r>
      <w:r w:rsidRPr="00E77207">
        <w:rPr>
          <w:rFonts w:asciiTheme="majorBidi" w:hAnsiTheme="majorBidi" w:cstheme="majorBidi"/>
          <w:sz w:val="24"/>
          <w:szCs w:val="24"/>
        </w:rPr>
        <w:t xml:space="preserve"> karakter yang berintegritas dalam arti mencerdaskan kehidupan bangsa, dengan tujuan untuk mengembangkan kapasitas peserta didik untuk menjadi manusia yang beriman dan bertakwa kepada Tuhan Yang Maha Esa, berakhlak mulia, orang yang bugar, berwawasan, kompeten, imajinatif, dan mandiri, serta warga negara yang demokratis dan bertanggung jawab. Pendidikan merupakan sebuah proses humanisme yang selanjutnya dikenal dengan istilah memanusiakan manusia. Oleh karena itu kita seharusnya bisa menghormati hak asasi setiap manusia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abstract":"ayuba","author":[{"dropping-particle":"","family":"Ghita","given":"Meisya","non-dropping-particle":"","parse-names":false,"suffix":""}],"container-title":"Hubungan Pengetahuan Ibu Hamil dan Tingkat Ekonomi tentang Kejadian Stunting","id":"ITEM-1","issue":"2","issued":{"date-parts":[["2019"]]},"page":"14-15","title":"</w:instrText>
      </w:r>
      <w:r w:rsidRPr="00E77207">
        <w:rPr>
          <w:rFonts w:ascii="MS Gothic" w:eastAsia="MS Gothic" w:hAnsi="MS Gothic" w:cs="MS Gothic" w:hint="eastAsia"/>
          <w:sz w:val="24"/>
          <w:szCs w:val="24"/>
        </w:rPr>
        <w:instrText>牛</w:instrText>
      </w:r>
      <w:r w:rsidRPr="00E77207">
        <w:rPr>
          <w:rFonts w:asciiTheme="majorBidi" w:hAnsiTheme="majorBidi" w:cstheme="majorBidi"/>
          <w:sz w:val="24"/>
          <w:szCs w:val="24"/>
        </w:rPr>
        <w:instrText xml:space="preserve"> </w:instrText>
      </w:r>
      <w:r w:rsidRPr="00E77207">
        <w:rPr>
          <w:rFonts w:ascii="MS Gothic" w:eastAsia="MS Gothic" w:hAnsi="MS Gothic" w:cs="MS Gothic" w:hint="eastAsia"/>
          <w:sz w:val="24"/>
          <w:szCs w:val="24"/>
        </w:rPr>
        <w:instrText>犇</w:instrText>
      </w:r>
      <w:r w:rsidRPr="00E77207">
        <w:rPr>
          <w:rFonts w:asciiTheme="majorBidi" w:hAnsiTheme="majorBidi" w:cstheme="majorBidi"/>
          <w:sz w:val="24"/>
          <w:szCs w:val="24"/>
        </w:rPr>
        <w:instrText xml:space="preserve"> 1 </w:instrText>
      </w:r>
      <w:r w:rsidRPr="00E77207">
        <w:rPr>
          <w:rFonts w:ascii="MS Gothic" w:eastAsia="MS Gothic" w:hAnsi="MS Gothic" w:cs="MS Gothic" w:hint="eastAsia"/>
          <w:sz w:val="24"/>
          <w:szCs w:val="24"/>
        </w:rPr>
        <w:instrText>王</w:instrText>
      </w:r>
      <w:r w:rsidRPr="00E77207">
        <w:rPr>
          <w:rFonts w:asciiTheme="majorBidi" w:hAnsiTheme="majorBidi" w:cstheme="majorBidi"/>
          <w:sz w:val="24"/>
          <w:szCs w:val="24"/>
        </w:rPr>
        <w:instrText xml:space="preserve"> </w:instrText>
      </w:r>
      <w:r w:rsidRPr="00E77207">
        <w:rPr>
          <w:rFonts w:ascii="Microsoft JhengHei" w:eastAsia="Microsoft JhengHei" w:hAnsi="Microsoft JhengHei" w:cs="Microsoft JhengHei" w:hint="eastAsia"/>
          <w:sz w:val="24"/>
          <w:szCs w:val="24"/>
        </w:rPr>
        <w:instrText>储</w:instrText>
      </w:r>
      <w:r w:rsidRPr="00E77207">
        <w:rPr>
          <w:rFonts w:asciiTheme="majorBidi" w:hAnsiTheme="majorBidi" w:cstheme="majorBidi"/>
          <w:sz w:val="24"/>
          <w:szCs w:val="24"/>
        </w:rPr>
        <w:instrText xml:space="preserve"> 2 </w:instrText>
      </w:r>
      <w:r w:rsidRPr="00E77207">
        <w:rPr>
          <w:rFonts w:ascii="MS Gothic" w:eastAsia="MS Gothic" w:hAnsi="MS Gothic" w:cs="MS Gothic" w:hint="eastAsia"/>
          <w:sz w:val="24"/>
          <w:szCs w:val="24"/>
        </w:rPr>
        <w:instrText>宋明皓</w:instrText>
      </w:r>
      <w:r w:rsidRPr="00E77207">
        <w:rPr>
          <w:rFonts w:asciiTheme="majorBidi" w:hAnsiTheme="majorBidi" w:cstheme="majorBidi"/>
          <w:sz w:val="24"/>
          <w:szCs w:val="24"/>
        </w:rPr>
        <w:instrText xml:space="preserve"> 3","type":"article-journal","volume":"3"},"uris":["http://www.mendeley.com/documents/?uuid=b76e66c2-ac9a-4bfe-847b-928dd08a2506"]}],"mendeley":{"formattedCitation":"(Ghita, 2019)","manualFormatting":"(Marisyah at al., 2019)","plainTextFormattedCitation":"(Ghita, 2019)","previouslyFormattedCitation":"(Ghita, 2019)"},"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Marisyah at al., 2019)</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Maka dapat disimpulkan dengan pendidikan akan dapat menghasilkan kualitas manusia berkelanjutan yang ditujukan pada perwujudan perubahan sikap dan tingkah laku seorang manusia di masa depan dan arah hidup seseorang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31004/basicedu.v6i4.3613","ISSN":"2580-3735","abstract":"Latar belakang ini dalam pembelajaran IPA banyak terdapat guru yang masih menggunakan metode kuno (ceramah) serta dalam mempelajari konsep IPA masih monoton dan tidak disertakan hal-hal yang secara langsung digambarkan peserta dalam memahami materi, akibatnya hasil belajar peserta didik menurun terutama pada mata pelajaran IPA, hal ini yang menyebabkan rendahnya hasil belajar pada siswa. Penelitian ini bertujuan agar dapat membantu para pendidik dalam menerapkan model Think Pair Share (TPS) berbantu media video animasi pada mata pelajaran IPA, sehingga dapat melihat respon siswa dalam penerapan model dan media tersebut. Penelitian ini menggunakan metode kuanti eksperimen dengan menggunakan populasi siswa kelas IV SDN Sukamaju Baru 2. Model Think Pair Share (TPS) memberikan dampak yang sangat baik dalam proses pembelajaran IPA, karena dianggap membuat proses pembelajaran menjadi lebih semangat, efektif dan efesien serta membuat siswa menjadi aktif dalam mengikuti pembelajaran. Hal ini dapat dilihat dari hasil belajar pada kelas kontrol dan kelas eksperimen.","author":[{"dropping-particle":"","family":"Rachmawati","given":"Alifia","non-dropping-particle":"","parse-names":false,"suffix":""},{"dropping-particle":"","family":"Erwin","given":"Erwin","non-dropping-particle":"","parse-names":false,"suffix":""}],"container-title":"Jurnal Basicedu","id":"ITEM-1","issue":"4","issued":{"date-parts":[["2022"]]},"page":"7637-7643","title":"Pengaruh Model Pembelajaran Think Pair Share (TPS) Berbantuan Media Video Animasi Terhadap Hasil Belajar Siswa Sekolah Dasar","type":"article-journal","volume":"6"},"uris":["http://www.mendeley.com/documents/?uuid=84a132d4-9c0f-4fea-8d9e-35f5decfe259"]}],"mendeley":{"formattedCitation":"(Rachmawati &amp; Erwin, 2022)","plainTextFormattedCitation":"(Rachmawati &amp; Erwin, 2022)","previouslyFormattedCitation":"(Rachmawati &amp; Erwin, 2022)"},"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Rachmawati &amp; Erwin, 2022)</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Dalam proses mewujudkan tujuan pendidikan nasional perlu membekali peserta didik dengan seperangkat mata pelajaran penunjang pada tingkat pendidikan dasar, pendidikan sekolah menengah pertama, dan pendidikan sekolah menengah atas. Salah satu mata pelajaran tersebut adalah matematika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ISSN":"4612-4623","abstract":"Abstrak Pendekatan penelitian ini adalah pendekatan sejarah budaya untuk menganalisis perubahan kurikulum matematika di indoneisa. peneliti mengumpulkan semua jenis bahan (misalkan artikel akademik, buku, dan laporan) yang mengacu pada perubahan kurikulum matematika di indoneisa, dan reformasi selama periode waktu. Metode yang digunakan dalam penelitian ini kualitatif studi dokumentasi. Simpulan pertama, sebuah tinjauan reformasi kurikulum matematika menunjukkan bahwa setiap perubahan kurikulum, buku teks matematika berubah. Kedua, tinjauan terhadap sejarah reformasi pendidikan mengungkapkan bahwa ada beberapa alasan berbeda untuk perubahan pendidikan yang berbeda seperti 1) Memvariasikan tujuan, perspektif, dan harapan pendidikan atas perubahan sosial. 2) Penilaian kurikulum yang diterapkan. 3) Temuan penelitian baru di bidang matematika dan pendidikan matematika. 4) Penggunaan dan penyebaran teknologi yang meluas seperti komputer, Internet, papan pintar, kalkulator, dan sebagainya. Penelitian ini juga menganalisis perlunya memberikan perhatian lebih pada teknologi informasi dan komunikasi sebagai bagian dari globalisasi; khususnya pembuat kebijakan untuk mempertimbangkan \"Computational Thinking\" sebagai komponen penting dari desain kurikulum masa depan. Kata kunci: Computational Thinking, Kurikulum Matematika, Globalisasi, Perubahan Kurikulum. Abstract This research approach is a cultural history approach to analyze changes in the mathematics curriculum in Indonesia. The researcher collects all kinds of materials (eg academic articles, books, and reports) that refer to changes in the mathematics curriculum in Indonesia, and reforms over a period of time. The method used in this research is a qualitative study of documentation. The first conclusion, a review of mathematics curriculum reform shows that every curriculum change, mathematics textbooks change. Second, a review of the history of educational reform reveals that there are different reasons for different educational changes such as 1) Varying educational goals, perspectives and expectations of social change. 2) Assessment of the applied curriculum. 3) New research findings in mathematics and mathematics education. 4) Widespread use and dissemination of technology such as computers, the Internet, smart boards, calculators, and so on. This study also analyzes the need to pay more attention to information and communication technology as part of globalization; in particular policy makers to conside…","author":[{"dropping-particle":"","family":"Pringgandinie","given":"Desty Rara","non-dropping-particle":"","parse-names":false,"suffix":""},{"dropping-particle":"","family":"Devi","given":"Wiara Sanchia Grafita Ryana","non-dropping-particle":"","parse-names":false,"suffix":""}],"container-title":"Pendidikan Tambusai","id":"ITEM-1","issue":"1","issued":{"date-parts":[["2022"]]},"page":"4612-4623","title":"Analisis Sejarah Budaya Pendidikan Kurikulum Matematika : Peran Computational Thinking","type":"article-journal","volume":"6"},"uris":["http://www.mendeley.com/documents/?uuid=dbc272f0-9943-4b84-b11b-cc6080fb13fd"]}],"mendeley":{"formattedCitation":"(Pringgandinie &amp; Devi, 2022)","plainTextFormattedCitation":"(Pringgandinie &amp; Devi, 2022)","previouslyFormattedCitation":"(Pringgandinie &amp; Devi, 2022)"},"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Pringgandinie &amp; Devi, 2022)</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w:t>
      </w:r>
    </w:p>
    <w:p w14:paraId="5202728D"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 xml:space="preserve">Matematika merupakan pelajaran yang sampai saat ini oleh para siswa masih dianggap sulit. Padahal, di sisi lain, matematika adalah subjek yang penting dalam kehidupan manusia, matematika berperan dalam hampir segala aspek bahkan di masa teknologi dan digital sekarang ini. Dalam paragraph awal dari laporan </w:t>
      </w:r>
      <w:r w:rsidRPr="00E77207">
        <w:rPr>
          <w:rFonts w:asciiTheme="majorBidi" w:hAnsiTheme="majorBidi" w:cstheme="majorBidi"/>
          <w:i/>
          <w:iCs/>
          <w:sz w:val="24"/>
          <w:szCs w:val="24"/>
        </w:rPr>
        <w:t>National Research Council</w:t>
      </w:r>
      <w:r w:rsidRPr="00E77207">
        <w:rPr>
          <w:rFonts w:asciiTheme="majorBidi" w:hAnsiTheme="majorBidi" w:cstheme="majorBidi"/>
          <w:sz w:val="24"/>
          <w:szCs w:val="24"/>
        </w:rPr>
        <w:t xml:space="preserve"> (NRC), </w:t>
      </w:r>
      <w:r w:rsidRPr="00E77207">
        <w:rPr>
          <w:rFonts w:asciiTheme="majorBidi" w:hAnsiTheme="majorBidi" w:cstheme="majorBidi"/>
          <w:i/>
          <w:iCs/>
          <w:sz w:val="24"/>
          <w:szCs w:val="24"/>
        </w:rPr>
        <w:t>Everybody Counts</w:t>
      </w:r>
      <w:r w:rsidRPr="00E77207">
        <w:rPr>
          <w:rFonts w:asciiTheme="majorBidi" w:hAnsiTheme="majorBidi" w:cstheme="majorBidi"/>
          <w:sz w:val="24"/>
          <w:szCs w:val="24"/>
        </w:rPr>
        <w:t xml:space="preserve"> (1989) bahwa matematika adalah kunci dari kesempatan, bukan lagi hanya pada bahasa, melainkan saat ini matematika berkontribusi secara langsung dan mendasar terhadap bisnis, keuangan, kesehatan dan pertahanan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ISBN":"9786021145494","abstract":"Matematika adalah mata pelajaran yang masih dianggap sulit oleh para siswa di sekolah. Namun, di sisi lain matematika dianggap penting karena perannya sebagai prediktor yang kuat bagi anak untuk memasuki sekolah formal dibanding keterampilan emosi dan sosial. Selain itu terdapat peningkatan yang cukup pesat dalam penerapan matematika pada berbagai bidang pekerjaan di zaman teknologi ini (Sarama&amp;Clements, 2009). Penelusuran mengenai persepsi siswa pada matematika merupakan dasar memberikan intervensi bagi para peneliti melalui riset maupun bagi guru pada pemilihan strategi dan metode pembelajaran matematika bagi siswa di kelas..Penelitian ini menggunakan pendekatan survey, dengan metode pengumpulan data yakni wawancara pada 20 siswa kelas V sekolah dasar di Kota Kendari. Hasil penelitiaan menemukan bahwa sebanyak 45% mempersepsikan matematika cukup sulit, dan sebanyak 80% mengatakan matematika merupakan pelajaran yang penting, serta 85% siswa mengatakan bahwa belajar matematika melalui game adalah menyenangkan. Penelitian selanjutnya adalah mengkaji peran game matematika terhadap sikap pada matematika maupun peformansi kognitif siswa.","author":[{"dropping-particle":"","family":"Siregar &amp; Restati","given":"","non-dropping-particle":"","parse-names":false,"suffix":""}],"container-title":"Prosiding Temu Ilmiah X Ikatan Psikologi Perkembangan Indonesia","id":"ITEM-1","issued":{"date-parts":[["2017"]]},"page":"224-232","title":"Persepsi Siswa Pada Pelajaran Matematika: Studi Pendahuluan Pada Siswa yang Menyenangi Game","type":"article-journal"},"uris":["http://www.mendeley.com/documents/?uuid=b6625243-f746-4339-b5e2-1eac2ebd99b3"]}],"mendeley":{"formattedCitation":"(Siregar &amp; Restati, 2017)","plainTextFormattedCitation":"(Siregar &amp; Restati, 2017)","previouslyFormattedCitation":"(Siregar &amp; Restati, 2017)"},"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Siregar &amp; Restati, 2017)</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Menurut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31000/prima.v1i1.256","ISSN":"2579-9827","abstract":"Kemampuan berpikir reflektif matematis merupakan kemampuan matematis berpikir tingkat tinggi. Salah satu upaya untuk mengoptimalkan kemampuan ini adalah dengan mengetahui gaya belajar siswa. untuk mengetahui itu maka dilakukan penelitian dengan jenis kualitatif deskriptif dengan tujuan untuk mengetahui kemampuan berpikir reflektif matematis siswa ditinjau dari gaya belajar visual, auditorial, dan kinestetik. Subjek penelitian ini adalah kelas VIII A di  SMPN 4 Rangkasbitung yang dipilih secara purposive Sampling pada materi bangun ruang. Hasil analisis data menunjukkan, siswa visual, auditorial dan kinestetik belum mampu mengidentifikasi rumus atau konsep yang digunakan karena tidak memberikan jawaban secara keseluruhan. Siswa visual dan siswa kinestetik mampu mengevaluasi dengan benar, jelas, kurang sistematis, namun lengkap sedangkan siswa auditorial mampu mengevaluasi dengan benar, jelas, sistematis, dan lengkap. Siswa visual dan siswa auditorial memberikan jawaban kurang lengkap dan jawaban salah serta tidak memberikan analogi sedangkan siswa kinestetik memberikan jawaban lengkap namun jawaban salah serta tidak memberikan analogi. Siswa visual memberikan perhitungan kurang lengkap, jawaban akhir salah dan tidak memberikan generalisasi disertai alasan, siswa auditorial memberikan perhitungan benar, jawaban akhir benar namun tidak memberikan generalisasi disertai alasan sedangkan siswa kinestetik memberikan perhitungan benar, jawaban akhir benar dan memberikan generalisasi disertai alasan. Siswa visual menjelaskan dengan bahasannya sendiri dan jawaban benar, siswa auditorial menjelaskan dengan menjelaskannya panjang lebar dan jawaban benar sedangkan siswa kinestetik menjelaskan dengan jawaban benar. Siswa visual sudah mampu memberikan interpretasi namun belum lengkap dan perhitungan benar, siswa auditorial belum mampu memberikan interpretasi namun perhitungan benar, sedangkan siswa kinestetik sudah mampu memberikan interpretasi dengan baik dengan perhitungan yang benar.Kata Kunci: Kemampuan Berpikir Reflektif Matematis, Gaya Belajar, Visual, Auditorial, Kinestetik","author":[{"dropping-particle":"","family":"Jaenudin","given":"Jaenudin","non-dropping-particle":"","parse-names":false,"suffix":""},{"dropping-particle":"","family":"Nindiasari","given":"Hepsi","non-dropping-particle":"","parse-names":false,"suffix":""},{"dropping-particle":"","family":"Pamungkas","given":"Aan Subhan","non-dropping-particle":"","parse-names":false,"suffix":""}],"container-title":"Prima: Jurnal Pendidikan Matematika","id":"ITEM-1","issue":"1","issued":{"date-parts":[["2017"]]},"page":"69","title":"Analisis Kemampuan Berpikir Reflektif Matematis Siswa Ditinjau Dari Gaya Belajar","type":"article-journal","volume":"1"},"uris":["http://www.mendeley.com/documents/?uuid=b995024d-527d-4dad-bda9-5629f6108e26"]}],"mendeley":{"formattedCitation":"(Jaenudin et al., 2017)","plainTextFormattedCitation":"(Jaenudin et al., 2017)","previouslyFormattedCitation":"(Jaenudin et al., 2017)"},"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 xml:space="preserve">(Jaenudin </w:t>
      </w:r>
      <w:r w:rsidRPr="00E77207">
        <w:rPr>
          <w:rFonts w:asciiTheme="majorBidi" w:hAnsiTheme="majorBidi" w:cstheme="majorBidi"/>
          <w:noProof/>
          <w:sz w:val="24"/>
          <w:szCs w:val="24"/>
        </w:rPr>
        <w:lastRenderedPageBreak/>
        <w:t>et al., 2017)</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dalam artikelnya menyatakan bahwa Peran matematika sangatlah penting dalam bidang pendidikan. Matematika dapat digunakan sebagai </w:t>
      </w:r>
      <w:r>
        <w:rPr>
          <w:rFonts w:asciiTheme="majorBidi" w:hAnsiTheme="majorBidi" w:cstheme="majorBidi"/>
          <w:sz w:val="24"/>
          <w:szCs w:val="24"/>
        </w:rPr>
        <w:t>sarana</w:t>
      </w:r>
      <w:r w:rsidRPr="00E77207">
        <w:rPr>
          <w:rFonts w:asciiTheme="majorBidi" w:hAnsiTheme="majorBidi" w:cstheme="majorBidi"/>
          <w:sz w:val="24"/>
          <w:szCs w:val="24"/>
        </w:rPr>
        <w:t xml:space="preserve"> untuk men</w:t>
      </w:r>
      <w:r>
        <w:rPr>
          <w:rFonts w:asciiTheme="majorBidi" w:hAnsiTheme="majorBidi" w:cstheme="majorBidi"/>
          <w:sz w:val="24"/>
          <w:szCs w:val="24"/>
        </w:rPr>
        <w:t>yelesaikan</w:t>
      </w:r>
      <w:r w:rsidRPr="00E77207">
        <w:rPr>
          <w:rFonts w:asciiTheme="majorBidi" w:hAnsiTheme="majorBidi" w:cstheme="majorBidi"/>
          <w:sz w:val="24"/>
          <w:szCs w:val="24"/>
        </w:rPr>
        <w:t xml:space="preserve"> permasalahan yang ditemui dalam kehidupan sehari-hari. </w:t>
      </w:r>
      <w:r>
        <w:rPr>
          <w:rFonts w:asciiTheme="majorBidi" w:hAnsiTheme="majorBidi" w:cstheme="majorBidi"/>
          <w:sz w:val="24"/>
          <w:szCs w:val="24"/>
        </w:rPr>
        <w:t>Seperti yang dinyatakan oleh</w:t>
      </w:r>
      <w:r w:rsidRPr="00E77207">
        <w:rPr>
          <w:rFonts w:asciiTheme="majorBidi" w:hAnsiTheme="majorBidi" w:cstheme="majorBidi"/>
          <w:sz w:val="24"/>
          <w:szCs w:val="24"/>
        </w:rPr>
        <w:t xml:space="preserve"> Suherman (2003) bahwa matematika adalah ratu dan pelayan ilmu dimaksudkan bahwa matematika adalah sebagai sumber dari ilmu yang lain. Oleh </w:t>
      </w:r>
      <w:r>
        <w:rPr>
          <w:rFonts w:asciiTheme="majorBidi" w:hAnsiTheme="majorBidi" w:cstheme="majorBidi"/>
          <w:sz w:val="24"/>
          <w:szCs w:val="24"/>
        </w:rPr>
        <w:t>sebab</w:t>
      </w:r>
      <w:r w:rsidRPr="00E77207">
        <w:rPr>
          <w:rFonts w:asciiTheme="majorBidi" w:hAnsiTheme="majorBidi" w:cstheme="majorBidi"/>
          <w:sz w:val="24"/>
          <w:szCs w:val="24"/>
        </w:rPr>
        <w:t xml:space="preserve"> itu, peranan matematika terhadap perkembangan sains dan teknologi sangat penting. </w:t>
      </w:r>
    </w:p>
    <w:p w14:paraId="42F17C37"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r>
      <w:bookmarkStart w:id="0" w:name="_Hlk212058300"/>
      <w:r w:rsidRPr="00E77207">
        <w:rPr>
          <w:rFonts w:asciiTheme="majorBidi" w:hAnsiTheme="majorBidi" w:cstheme="majorBidi"/>
          <w:sz w:val="24"/>
          <w:szCs w:val="24"/>
        </w:rPr>
        <w:t xml:space="preserve">Kemampuan berpikir tingkat tinggi merupakan tujuan utama dalam pembelajaran matematika (Gokhale, 1996). Ada empat kemampuan berpikir tingkat tinggi diantaranya kemampuan berpikir logis, kemampuan berpikir kritis, kemampuan berpikir kreatif, dan kemampuan berpikir reflektif. Pada keempat kemampuan berpikir tingkat tinggi ada kemampuan berpikir matematika yang masih kurang dikembangkan oleh sebagian guru di Indonesia yaitu kemampuan berpikir reflektif matematis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33387/dpi.v8i2.1372","ISSN":"2089-855X","abstract":"Penelitian ini bertujuan untuk mendeskripsikan kemampuan berpikir reflektif matematis siswa dalam menyelesaikan soal persamaan garis singgung lingkaran berdasarkan kemampuan matematika. Jenis penelitian dalam penelitian ini adalah kualitatif deskriptif. Metode yang digunakan adalah instrumen tes dan wawancara. Teknik analisis data dalam penelitian ini adalah mentranskip data verbal, kategorisasi data, reduksi data, triangulasi data, menelaah data dan verifikasi data. Subjek penelitian ini adalah subjek S-29 dan S-15 yang berkemampuan tinggi, S-36 dan S-22 yang berkemampuan sedang dan S-16 dan S-18 yang berkemampuan rendah. Hasil penelitian berpikir reflektif matematis siswa dalam menyelesaikan soal garis singgung lingkaran sebagai berikut: 1) subjek S-29 dan S-15 mampu berpikir reflektif dimana telah memahami masalah yang diberikan dengan benar, mampu mengkomunikasikan ide dalam bentuk simbol/gambar, mampu menghubungkan pengetahuan baru dengan pemahaman terdahulu yang dimilikinya, mampu menghubungkan informasi-informasi dalam menyelesaikan soal yang diberikan sehingga dapat menarik kesimpulan dari jawaban akhir dan menyadari kesalahan kemudian memperbaiki dan atau tidak melakukan kesalahan dan membuktikan kebenaran jawaban yang diperoleh, 2) subjek S-36 dan S-22 mampu berpikir reflektif dimana telah memahami masalah yang diberikan dengan benar, mampu mengkomunikasikan ide dalam bentuk simbol/gambar, mampu menghubungkan pengetahuan baru dengan pemahaman terdahulu yang dimilikinya, berusahan menghubungkan informasi-informasi yang dimiliki meskipun mengalama kesulitan dalam menyelesaikannya, dan menyadari kesalahan dalam menggunakan keterampilan menghitung lalu memperbaikinya tetapi tidak memperoleh jawaban akhir dari soal, dan 3) subjek S-16 dan S-18 dalam berpikir reflektif hanya mampu memahami masalah dengan benar dan mampu mengkomunikasikan ide dalam bentuk simbol/gambar, sedangkan dalam menghubungkan pengetahuan baru dengan pemahaman terdahulu yang dimiliki, dan informasi-informasi dalam menyelesaikan soal yang diberikan nampak bahwa subjek berusaha untuk menyelesaikan soal dan subjek menyadari kesalahan dalam menggunakan keterampilan menghitung lalu memperbaikinya tetapi tidak memperoleh jawaban akhir dari soal.Kata kunci: kemampuan berpikir reflektif, garis singgung lingkaran dan kemampuan matematika.","author":[{"dropping-particle":"","family":"Adenia","given":"Wa Ode","non-dropping-particle":"","parse-names":false,"suffix":""},{"dropping-particle":"","family":"Angkotasan","given":"Nurma","non-dropping-particle":"","parse-names":false,"suffix":""},{"dropping-particle":"","family":"Suratno","given":"Joko","non-dropping-particle":"","parse-names":false,"suffix":""}],"container-title":"Delta-Pi: Jurnal Matematika dan Pendidikan Matematika","id":"ITEM-1","issue":"2","issued":{"date-parts":[["2019"]]},"page":"53-68","title":"Berpikir Reflektif Matematis Siswa dalam Menyelesaikan Soal Garis Singgung Lingkaran Berdasarkan Kemampuan Matematika","type":"article-journal","volume":"8"},"uris":["http://www.mendeley.com/documents/?uuid=b926212a-d2f0-44b8-8c62-0ad2d3c25f4e"]}],"mendeley":{"formattedCitation":"(Adenia et al., 2019)","plainTextFormattedCitation":"(Adenia et al., 2019)","previouslyFormattedCitation":"(Adenia et al., 2019)"},"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Adenia et al., 2019)</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Nindiasari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17509/edusentris.v1i1.136","ISSN":"2356-0703","abstract":"Penelitian ini bertujuan menelaah peranan pendekatan metakognitif, level sekolah, dan kemampuan awal matematik, terhadap pencapaian dan peningkatan kemampuan berpikir reflektif matematiksiswa SMA. Studi ini adalah bagian dari satu penelitian disertasi yang melibatkan 201 siswa yang berasal dari tiga SMA dari level tinggi, sedang, dan rendah di Tanggerang. Studi mengambil disain pretes-postes dan kelompok kontrol dan memberikan tes kemampuan awal matematik dan tes kemampuan berpikir reflektif matematik. Studi menemukan bahwa terhadap pencapaian dan peningkatan kemampuan berpikir reflektif matematik, pendekatan metakognitif memberikan peran terbesar dibandingkan dengan peran pembelajaran biasa, peran level sekolah dan peran kemampuan awal matematik. Akan tetapi peran kemampuan awal matematik bersifat tidak konsisten terhadap pencapaian dan peningkatan kemampuan berpikir reflektif matematik. Temuan lainnya adalah secra keseluruhan dan pada tiap level sekolah, pencapaian dan peningkatan kemampuan berpikir reflektif matematik, siswa yang mendapat pembelajaran dengan pendekatan metakognitif lebih baik dari pada siswa yang memperoleh pembelajaran biasa. Selain itu ditemukan pula tidak ada interaksi antara pendekatan pembelajaran dan level sekolah dan antara pendekatan pembelajaran dan kemampuan awal matematik terhadap pencapaian dan peningkatan kemampuan berpikir reflektif matematik.","author":[{"dropping-particle":"","family":"Nindiasari","given":"Hepsi","non-dropping-particle":"","parse-names":false,"suffix":""},{"dropping-particle":"","family":"Kusumah","given":"Yaya Sukjaya","non-dropping-particle":"","parse-names":false,"suffix":""},{"dropping-particle":"","family":"Sumarmo","given":"Utari","non-dropping-particle":"","parse-names":false,"suffix":""},{"dropping-particle":"","family":"Sabandar","given":"Jozua","non-dropping-particle":"","parse-names":false,"suffix":""}],"container-title":"Edusentris","id":"ITEM-1","issue":"1","issued":{"date-parts":[["2014"]]},"page":"80","title":"Pendekatan Metakognitif Untuk Meningkatkan Kemampuan Berpikir Reflektif Matematis Siswa Sma","type":"article-journal","volume":"1"},"uris":["http://www.mendeley.com/documents/?uuid=23e10ac4-d7fe-44c0-ae8a-fa6173c01f21"]}],"mendeley":{"formattedCitation":"(Nindiasari et al., 2014)","plainTextFormattedCitation":"(Nindiasari et al., 2014)","previouslyFormattedCitation":"(Nindiasari et al., 2014)"},"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Nindiasari et al., 2014)</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dalam studi pendahuluannya terhadap sejumlah siswa SMA di Tanggerang memperoleh beberapa temuan di antaranya: Dalam mengajarnya, guru lebih banyak memberikan rumus dan konsep matematika yang sudah jadi dan tidak mengajak siswa berpikir untuk menemukan rumus dan konsep matematika yang dipelajarinya; Hampir lebih dari 60% siswa belum mampu menyelesaikan tugas-tugas berpikir reflektif matematis, misalnya tugas menginterpretasi, mengaitkan, dan mengevaluasi.  </w:t>
      </w:r>
      <w:bookmarkEnd w:id="0"/>
      <w:r w:rsidRPr="00E77207">
        <w:rPr>
          <w:rFonts w:asciiTheme="majorBidi" w:hAnsiTheme="majorBidi" w:cstheme="majorBidi"/>
          <w:sz w:val="24"/>
          <w:szCs w:val="24"/>
        </w:rPr>
        <w:t xml:space="preserve">Berlandaskan penelitian yang dilaksanakan oleh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33387/jpgm.v2i3.5146","abstract":"Jenis penelitian ini adalah penelitian kualitatif. Penelitian ini bertujuan untuk mendeskripsikan kemampuan berpikir reflektif matematis siswa dalam menyelesaikan masalah matematika pada materi segitiga. Jenis penelitian dalam penelitian ini adalah kualitatif. Metode yang digunakan adalah instrumen tes dan wawancara. Siswa diminta untuk mengerjakan soal tes kemampuan berpikir reflektif matematis (TKBRM), kemudian diwawancara untuk memperoleh informasi yang lebih mendalam tentang kemampuan berpikir reflektif matematis siswa dalam menyelesaikan masalah matematika pada materi segitiga. Teknik analisis data dalam penelitian ini adalah reduksi data, penyajian data, penarikan kesimpulan. Subjek penelitian ini adalah 20 siswa, masing-masing perwakilan dari subjek S-6 yang berkemampuan tinggi, S-17 yang berkemampuan sedang, dan S-5 yang berkemampuan rendah. Hasil penelitian berpikir reflektif matematis siswa dalam menyelesaikan masalah matematika pada materi segitiga sebagai berikut : 1) subjek S-6 memperoleh nilai 88,9 sehingga mampu berpikir reflektif dimana telah mampu menuliskan rumus yang digunakan untuk menyelesaikan soal tersebut dengan tepat dan benar, subjek mampu menentukan nilai dari sudut P dengan benar dan subjek tidak mampu mengecek jawaban yang diperoleh tetapi mampu menjelaskan kesimpulan dari jawaban yang diperoleh, 2) subjek S-17 memperoleh nilai 66,7 sehingga mampu berpikir reflektif dimana telah mampu menuliskan rumus yang digunakan untuk menyelesaikan soal tersebut dengan benar, subjek mampu menentukan nilai dari sudut P dengan benar, dan subjek tidak mampu mengecek jawaban yang diperoleh dan tidak mampu menjelaskan kesimpulan dari jawaban, 3) subjek S-11 memperoleh nilai 22,2 dalam berpikir reflektif hanya mampu menuliskan rumus yang digunakan tetapi tidak mampu menyelesaikan soal tersebut dengan benar dan lengkap, subjek tidak mampu menentukan nilai dari sudut P dengan benar, dan subjek tidak mampu mengecek jawaban yang diperoleh dan tidak mampu menjelaskan kesimpulan dari jawaban.","author":[{"dropping-particle":"","family":"Duwila","given":"Farid","non-dropping-particle":"","parse-names":false,"suffix":""},{"dropping-particle":"","family":"Afandi","given":"Ahmad","non-dropping-particle":"","parse-names":false,"suffix":""},{"dropping-particle":"","family":"Abdullah","given":"In Hi","non-dropping-particle":"","parse-names":false,"suffix":""}],"container-title":"Jurnal Pendidikan Guru Matematika","id":"ITEM-1","issue":"3","issued":{"date-parts":[["2022"]]},"page":"246-259","title":"Analisis Kemampuan Berpikir Reflektif Matematis Siswa dalam Menyelesaikan Masalah Matematika pada Materi Segitiga","type":"article-journal","volume":"2"},"uris":["http://www.mendeley.com/documents/?uuid=366460ad-3983-41e2-8a98-6323ca3d6a35"]}],"mendeley":{"formattedCitation":"(Duwila et al., 2022)","plainTextFormattedCitation":"(Duwila et al., 2022)","previouslyFormattedCitation":"(Duwila et al., 2022)"},"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Duwila et al., 2022)</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w:t>
      </w:r>
      <w:r>
        <w:rPr>
          <w:rFonts w:asciiTheme="majorBidi" w:hAnsiTheme="majorBidi" w:cstheme="majorBidi"/>
          <w:sz w:val="24"/>
          <w:szCs w:val="24"/>
        </w:rPr>
        <w:t>mengungkapkan</w:t>
      </w:r>
      <w:r w:rsidRPr="00E77207">
        <w:rPr>
          <w:rFonts w:asciiTheme="majorBidi" w:hAnsiTheme="majorBidi" w:cstheme="majorBidi"/>
          <w:sz w:val="24"/>
          <w:szCs w:val="24"/>
        </w:rPr>
        <w:t xml:space="preserve"> bahwa SMP Negeri 5 Kota Ternate memiliki </w:t>
      </w:r>
      <w:r>
        <w:rPr>
          <w:rFonts w:asciiTheme="majorBidi" w:hAnsiTheme="majorBidi" w:cstheme="majorBidi"/>
          <w:sz w:val="24"/>
          <w:szCs w:val="24"/>
        </w:rPr>
        <w:t xml:space="preserve">kekurangan dalam </w:t>
      </w:r>
      <w:r w:rsidRPr="00E77207">
        <w:rPr>
          <w:rFonts w:asciiTheme="majorBidi" w:hAnsiTheme="majorBidi" w:cstheme="majorBidi"/>
          <w:sz w:val="24"/>
          <w:szCs w:val="24"/>
        </w:rPr>
        <w:t xml:space="preserve">kemampuan berpikir reflektif </w:t>
      </w:r>
      <w:r>
        <w:rPr>
          <w:rFonts w:asciiTheme="majorBidi" w:hAnsiTheme="majorBidi" w:cstheme="majorBidi"/>
          <w:sz w:val="24"/>
          <w:szCs w:val="24"/>
        </w:rPr>
        <w:t>saat mengatasi masalah mel</w:t>
      </w:r>
      <w:r w:rsidRPr="00E77207">
        <w:rPr>
          <w:rFonts w:asciiTheme="majorBidi" w:hAnsiTheme="majorBidi" w:cstheme="majorBidi"/>
          <w:sz w:val="24"/>
          <w:szCs w:val="24"/>
        </w:rPr>
        <w:t>akukan penyelesaian masalah yang berkaitan dengan segitiga dalam bentuk tertulis.</w:t>
      </w:r>
    </w:p>
    <w:p w14:paraId="45372086" w14:textId="77777777" w:rsidR="00FB32C0" w:rsidRPr="00E77207" w:rsidRDefault="00FB32C0" w:rsidP="00FB32C0">
      <w:pPr>
        <w:pStyle w:val="ListParagraph"/>
        <w:tabs>
          <w:tab w:val="left" w:pos="567"/>
        </w:tabs>
        <w:spacing w:after="0"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r>
      <w:bookmarkStart w:id="1" w:name="_Hlk212060128"/>
      <w:r w:rsidRPr="00E77207">
        <w:rPr>
          <w:rFonts w:asciiTheme="majorBidi" w:hAnsiTheme="majorBidi" w:cstheme="majorBidi"/>
          <w:sz w:val="24"/>
          <w:szCs w:val="24"/>
        </w:rPr>
        <w:t xml:space="preserve">Dewey (1933) mengemukakan </w:t>
      </w:r>
      <w:r>
        <w:rPr>
          <w:rFonts w:asciiTheme="majorBidi" w:hAnsiTheme="majorBidi" w:cstheme="majorBidi"/>
          <w:sz w:val="24"/>
          <w:szCs w:val="24"/>
        </w:rPr>
        <w:t xml:space="preserve">bahwa </w:t>
      </w:r>
      <w:r w:rsidRPr="00E77207">
        <w:rPr>
          <w:rFonts w:asciiTheme="majorBidi" w:hAnsiTheme="majorBidi" w:cstheme="majorBidi"/>
          <w:sz w:val="24"/>
          <w:szCs w:val="24"/>
        </w:rPr>
        <w:t xml:space="preserve">berpikir reflektif adalah </w:t>
      </w:r>
      <w:r>
        <w:rPr>
          <w:rFonts w:asciiTheme="majorBidi" w:hAnsiTheme="majorBidi" w:cstheme="majorBidi"/>
          <w:sz w:val="24"/>
          <w:szCs w:val="24"/>
        </w:rPr>
        <w:t>proses</w:t>
      </w:r>
      <w:r w:rsidRPr="00E77207">
        <w:rPr>
          <w:rFonts w:asciiTheme="majorBidi" w:hAnsiTheme="majorBidi" w:cstheme="majorBidi"/>
          <w:sz w:val="24"/>
          <w:szCs w:val="24"/>
        </w:rPr>
        <w:t xml:space="preserve"> yang dilaksanakan secara aktif, gigih, dan </w:t>
      </w:r>
      <w:r>
        <w:rPr>
          <w:rFonts w:asciiTheme="majorBidi" w:hAnsiTheme="majorBidi" w:cstheme="majorBidi"/>
          <w:sz w:val="24"/>
          <w:szCs w:val="24"/>
        </w:rPr>
        <w:t xml:space="preserve">dengan </w:t>
      </w:r>
      <w:r w:rsidRPr="00E77207">
        <w:rPr>
          <w:rFonts w:asciiTheme="majorBidi" w:hAnsiTheme="majorBidi" w:cstheme="majorBidi"/>
          <w:sz w:val="24"/>
          <w:szCs w:val="24"/>
        </w:rPr>
        <w:t xml:space="preserve">penuh pertimbangan dalam memutuskan suatu keyakinan </w:t>
      </w:r>
      <w:r>
        <w:rPr>
          <w:rFonts w:asciiTheme="majorBidi" w:hAnsiTheme="majorBidi" w:cstheme="majorBidi"/>
          <w:sz w:val="24"/>
          <w:szCs w:val="24"/>
        </w:rPr>
        <w:t>berdasarkan pemahaman</w:t>
      </w:r>
      <w:r w:rsidRPr="00E77207">
        <w:rPr>
          <w:rFonts w:asciiTheme="majorBidi" w:hAnsiTheme="majorBidi" w:cstheme="majorBidi"/>
          <w:sz w:val="24"/>
          <w:szCs w:val="24"/>
        </w:rPr>
        <w:t xml:space="preserve"> yang jelas, sehingga dapat me</w:t>
      </w:r>
      <w:r>
        <w:rPr>
          <w:rFonts w:asciiTheme="majorBidi" w:hAnsiTheme="majorBidi" w:cstheme="majorBidi"/>
          <w:sz w:val="24"/>
          <w:szCs w:val="24"/>
        </w:rPr>
        <w:t xml:space="preserve">ghasilkan </w:t>
      </w:r>
      <w:r w:rsidRPr="00E77207">
        <w:rPr>
          <w:rFonts w:asciiTheme="majorBidi" w:hAnsiTheme="majorBidi" w:cstheme="majorBidi"/>
          <w:sz w:val="24"/>
          <w:szCs w:val="24"/>
        </w:rPr>
        <w:t xml:space="preserve">solusi terhadap permasalahan yang diberikan. Berpikir reflektif merupakan suatu proses yang membutuhkan keterampilan yang secara mental memberi pengalaman dalam memecahkan masalah, mengidentifikasi apa yang sudah diketahui, memodifikasi pemahaman dalam rangka memecahkan masalah, </w:t>
      </w:r>
      <w:r w:rsidRPr="00E77207">
        <w:rPr>
          <w:rFonts w:asciiTheme="majorBidi" w:hAnsiTheme="majorBidi" w:cstheme="majorBidi"/>
          <w:sz w:val="24"/>
          <w:szCs w:val="24"/>
        </w:rPr>
        <w:lastRenderedPageBreak/>
        <w:t xml:space="preserve">dan menerapkan hasil yang diperoleh dalam situasi yang lain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21831/pg.v8i1.8497","ISSN":"1978-4538","abstract":"Penelitian ini bertujuan untuk mendeskripsikan: (1) keefektifan, dan (2) perbandingan keefektifan  pembelajaran matematika dengan model problem-based learning dan keefektifan model cooperative learning tipe TAI  ditinjau dari kemampuan berpikir reflektif matematis dan kemampuan pemecahan masalah matematis pada siswa SMA Negeri 4 dan 5 Kota Ternate.Penelitian ini merupakan penelitian eksperimen semu, yang terdiri atas dua kelompok eksperimen. Populasi dalam penelitian ini adalah seluruh siswa kelas XII IPA di SMA N 4 dan 5 Kota Ternate. Dipilih secara acak satu kelas dari lima kelas pada masing-masing sekolah untuk dijadikan sampel penelitian. Untuk mengetahui kesamaan rerata vektor kelompok model problem based learning dan cooperative learning tipe TAI  digunakan uji manova. Setelah itu dilakukan uji statistic one sample t-test  untuk masing-masing vektor. Selanjutnya dilakukan uji Mancova untuk mengetahui perbedaan keefektifan antara kedua kelompok. Hasil penelitian menunjukkan bahwa: (1) model problem-based learning dan model cooperative learning tipe TAI efektif ditinjau dari kemampuan berpikir reflektif matematis dan kemampuan pemecahan masalah matematis siswa, (2) tidak terdapat perbedaan keefektifan antara model problem-based learning dengan co-operative learning tipe TAI ditinjau dari kemampuan berpikir reflektif matematis dan kemampuan pemecahan masalah matematis.Kata Kunci: problem-based learning, cooperative learning tipe TAI, kemampuan berpikir reflektif matematis, kemampuan pemecahan masalah matematis. PBL and TAI Type Cooperative Learning Model in Terms of Reflective Thinking and Mathematic Problem Solving Abilities AbstractThis study aims to describe: (1) the effectiveness and (2) the comparison of the effectiveness of mathematics instruction through the problem-based learning model and TAI type cooperative learning in terms of mathematical and reflective thinking and mathematics problem solving abilities of the students of SMA Negeri 4 and 5 Ternate City. This study was a quasi-experimental research and used two experimental groups.the research population copmprised all grade XII IPA students of SMA Negeri 4 and 5 Ternate City. To know the mean vector similarity the group problem based learning model and TAI type cooperative learning modelused manova test. After that, done statistical tests one sample t-test for each vector. Then mancova testing was carried out to reveal the difference of the effectiveness between the two groups. The resu…","author":[{"dropping-particle":"","family":"Angkotasan","given":"Nurma","non-dropping-particle":"","parse-names":false,"suffix":""}],"container-title":"PYTHAGORAS Jurnal Pendidikan Matematika","id":"ITEM-1","issue":"1","issued":{"date-parts":[["2013"]]},"page":"92-100","title":"Model PBL dan Cooperative Learning Tipe TAI Ditinjau dari Aspek Kemampuan Berpikir Reflektif dan Pemecahan Masalah Matematis","type":"article-journal","volume":"8"},"uris":["http://www.mendeley.com/documents/?uuid=a4797f34-bd90-4ef0-8c41-97e1077621a6"]}],"mendeley":{"formattedCitation":"(Angkotasan, 2013)","plainTextFormattedCitation":"(Angkotasan, 2013)","previouslyFormattedCitation":"(Angkotasan, 2013)"},"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Angkotasan, 2013)</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Penelitian yang dilakukan oleh Lisnawati et al., (2018) berdasarkan pengamatan </w:t>
      </w:r>
      <w:r>
        <w:rPr>
          <w:rFonts w:asciiTheme="majorBidi" w:hAnsiTheme="majorBidi" w:cstheme="majorBidi"/>
          <w:sz w:val="24"/>
          <w:szCs w:val="24"/>
        </w:rPr>
        <w:t xml:space="preserve">yang dilakukan </w:t>
      </w:r>
      <w:r w:rsidRPr="00E77207">
        <w:rPr>
          <w:rFonts w:asciiTheme="majorBidi" w:hAnsiTheme="majorBidi" w:cstheme="majorBidi"/>
          <w:sz w:val="24"/>
          <w:szCs w:val="24"/>
        </w:rPr>
        <w:t xml:space="preserve">di lapangan </w:t>
      </w:r>
      <w:r>
        <w:rPr>
          <w:rFonts w:asciiTheme="majorBidi" w:hAnsiTheme="majorBidi" w:cstheme="majorBidi"/>
          <w:sz w:val="24"/>
          <w:szCs w:val="24"/>
        </w:rPr>
        <w:t xml:space="preserve">menunjukkan </w:t>
      </w:r>
      <w:r w:rsidRPr="00E77207">
        <w:rPr>
          <w:rFonts w:asciiTheme="majorBidi" w:hAnsiTheme="majorBidi" w:cstheme="majorBidi"/>
          <w:sz w:val="24"/>
          <w:szCs w:val="24"/>
        </w:rPr>
        <w:t xml:space="preserve">bahwa kemampuan berpikir reflektif siswa </w:t>
      </w:r>
      <w:r>
        <w:rPr>
          <w:rFonts w:asciiTheme="majorBidi" w:hAnsiTheme="majorBidi" w:cstheme="majorBidi"/>
          <w:sz w:val="24"/>
          <w:szCs w:val="24"/>
        </w:rPr>
        <w:t>tergolong</w:t>
      </w:r>
      <w:r w:rsidRPr="00E77207">
        <w:rPr>
          <w:rFonts w:asciiTheme="majorBidi" w:hAnsiTheme="majorBidi" w:cstheme="majorBidi"/>
          <w:sz w:val="24"/>
          <w:szCs w:val="24"/>
        </w:rPr>
        <w:t xml:space="preserve"> rendah dan kurang</w:t>
      </w:r>
      <w:r>
        <w:rPr>
          <w:rFonts w:asciiTheme="majorBidi" w:hAnsiTheme="majorBidi" w:cstheme="majorBidi"/>
          <w:sz w:val="24"/>
          <w:szCs w:val="24"/>
        </w:rPr>
        <w:t xml:space="preserve"> memadai</w:t>
      </w:r>
      <w:r w:rsidRPr="00E77207">
        <w:rPr>
          <w:rFonts w:asciiTheme="majorBidi" w:hAnsiTheme="majorBidi" w:cstheme="majorBidi"/>
          <w:sz w:val="24"/>
          <w:szCs w:val="24"/>
        </w:rPr>
        <w:t xml:space="preserve">, dimana siswa hanya mampu menyelesaikan suatu soal ketika siswa tersebut mengingat rumusan soal yang akan digunakan dan siswa tidak </w:t>
      </w:r>
      <w:r>
        <w:rPr>
          <w:rFonts w:asciiTheme="majorBidi" w:hAnsiTheme="majorBidi" w:cstheme="majorBidi"/>
          <w:sz w:val="24"/>
          <w:szCs w:val="24"/>
        </w:rPr>
        <w:t>dapat menjelask</w:t>
      </w:r>
      <w:r w:rsidRPr="00E77207">
        <w:rPr>
          <w:rFonts w:asciiTheme="majorBidi" w:hAnsiTheme="majorBidi" w:cstheme="majorBidi"/>
          <w:sz w:val="24"/>
          <w:szCs w:val="24"/>
        </w:rPr>
        <w:t xml:space="preserve">an fakta atau kejadian yang berkaitan dengan materi yang sedang dipelajari dengan materi sebelumnya. </w:t>
      </w:r>
      <w:bookmarkEnd w:id="1"/>
      <w:r w:rsidRPr="00E77207">
        <w:rPr>
          <w:rFonts w:asciiTheme="majorBidi" w:hAnsiTheme="majorBidi" w:cstheme="majorBidi"/>
          <w:sz w:val="24"/>
          <w:szCs w:val="24"/>
        </w:rPr>
        <w:t xml:space="preserve">Selanjutnya hasil penelitian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1088/1742-6596/1157/2/022121","ISSN":"17426596","abstract":"The reflective thinking ability is the students' ability to actively think through rules cautiously to answer questions. The reflective thinking ability is also one of the higher order thinking skills (HOTS) demanded of learners. Through applying the newest national curriculum, the Indonesian government wants students to master the 21st century skills. The types of skills are communication, collaboration, critical thinking and problem solving, and creativity and innovation. This study aims to reveal the students' reflective thinking characteristics with the qualitative method and the descriptive design. Data collection used instruments of test and interview. Subjects in this study were three students of class XI at Senior High School. The research subjects, based on the mathematical ability, were divided into three categories, that are high, medium and low. While the reflective thinking ability is divided into four stages: habitual action, understanding, reflection and critical reflection. The results showed that the student with the high level is at the stage of reflection, the student with the medium level is at the stage of understanding, and the student with the low level is at the stage of habitual action. It can be concluded that students' reflective thinking ability is not yet developed optimally.","author":[{"dropping-particle":"","family":"Salido","given":"A.","non-dropping-particle":"","parse-names":false,"suffix":""},{"dropping-particle":"","family":"Dasari","given":"D.","non-dropping-particle":"","parse-names":false,"suffix":""}],"container-title":"Journal of Physics: Conference Series","id":"ITEM-1","issue":"2","issued":{"date-parts":[["2019"]]},"title":"The analysis of students' reflective thinking ability viewed by students' mathematical ability at senior high school","type":"article-journal","volume":"1157"},"uris":["http://www.mendeley.com/documents/?uuid=7e868374-bd7c-4ef7-a051-e64eb23e6025"]}],"mendeley":{"formattedCitation":"(Salido &amp; Dasari, 2019)","plainTextFormattedCitation":"(Salido &amp; Dasari, 2019)","previouslyFormattedCitation":"(Salido &amp; Dasari, 2019)"},"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Salido &amp; Dasari, 2019)</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men</w:t>
      </w:r>
      <w:r>
        <w:rPr>
          <w:rFonts w:asciiTheme="majorBidi" w:hAnsiTheme="majorBidi" w:cstheme="majorBidi"/>
          <w:sz w:val="24"/>
          <w:szCs w:val="24"/>
        </w:rPr>
        <w:t>gungkap</w:t>
      </w:r>
      <w:r w:rsidRPr="00E77207">
        <w:rPr>
          <w:rFonts w:asciiTheme="majorBidi" w:hAnsiTheme="majorBidi" w:cstheme="majorBidi"/>
          <w:sz w:val="24"/>
          <w:szCs w:val="24"/>
        </w:rPr>
        <w:t xml:space="preserve">kan bahwa kemampuan berpikir reflektif siswa belum </w:t>
      </w:r>
      <w:r>
        <w:rPr>
          <w:rFonts w:asciiTheme="majorBidi" w:hAnsiTheme="majorBidi" w:cstheme="majorBidi"/>
          <w:sz w:val="24"/>
          <w:szCs w:val="24"/>
        </w:rPr>
        <w:t>berkembang secara maksimal,</w:t>
      </w:r>
      <w:r w:rsidRPr="00E77207">
        <w:rPr>
          <w:rFonts w:asciiTheme="majorBidi" w:hAnsiTheme="majorBidi" w:cstheme="majorBidi"/>
          <w:sz w:val="24"/>
          <w:szCs w:val="24"/>
        </w:rPr>
        <w:t xml:space="preserve"> dimana siswa </w:t>
      </w:r>
      <w:r>
        <w:rPr>
          <w:rFonts w:asciiTheme="majorBidi" w:hAnsiTheme="majorBidi" w:cstheme="majorBidi"/>
          <w:sz w:val="24"/>
          <w:szCs w:val="24"/>
        </w:rPr>
        <w:t>yang memiliki</w:t>
      </w:r>
      <w:r w:rsidRPr="00E77207">
        <w:rPr>
          <w:rFonts w:asciiTheme="majorBidi" w:hAnsiTheme="majorBidi" w:cstheme="majorBidi"/>
          <w:sz w:val="24"/>
          <w:szCs w:val="24"/>
        </w:rPr>
        <w:t xml:space="preserve"> kemampuan matematika tinggi</w:t>
      </w:r>
      <w:r>
        <w:rPr>
          <w:rFonts w:asciiTheme="majorBidi" w:hAnsiTheme="majorBidi" w:cstheme="majorBidi"/>
          <w:sz w:val="24"/>
          <w:szCs w:val="24"/>
        </w:rPr>
        <w:t xml:space="preserve"> berada</w:t>
      </w:r>
      <w:r w:rsidRPr="00E77207">
        <w:rPr>
          <w:rFonts w:asciiTheme="majorBidi" w:hAnsiTheme="majorBidi" w:cstheme="majorBidi"/>
          <w:sz w:val="24"/>
          <w:szCs w:val="24"/>
        </w:rPr>
        <w:t xml:space="preserve"> pada tahap refleksi, </w:t>
      </w:r>
      <w:r>
        <w:rPr>
          <w:rFonts w:asciiTheme="majorBidi" w:hAnsiTheme="majorBidi" w:cstheme="majorBidi"/>
          <w:sz w:val="24"/>
          <w:szCs w:val="24"/>
        </w:rPr>
        <w:t xml:space="preserve">sementara </w:t>
      </w:r>
      <w:r w:rsidRPr="00E77207">
        <w:rPr>
          <w:rFonts w:asciiTheme="majorBidi" w:hAnsiTheme="majorBidi" w:cstheme="majorBidi"/>
          <w:sz w:val="24"/>
          <w:szCs w:val="24"/>
        </w:rPr>
        <w:t xml:space="preserve">siswa dengan kemampuan matematika menengah </w:t>
      </w:r>
      <w:r>
        <w:rPr>
          <w:rFonts w:asciiTheme="majorBidi" w:hAnsiTheme="majorBidi" w:cstheme="majorBidi"/>
          <w:sz w:val="24"/>
          <w:szCs w:val="24"/>
        </w:rPr>
        <w:t xml:space="preserve">ada </w:t>
      </w:r>
      <w:r w:rsidRPr="00E77207">
        <w:rPr>
          <w:rFonts w:asciiTheme="majorBidi" w:hAnsiTheme="majorBidi" w:cstheme="majorBidi"/>
          <w:sz w:val="24"/>
          <w:szCs w:val="24"/>
        </w:rPr>
        <w:t>pada tahap pemahaman</w:t>
      </w:r>
      <w:r>
        <w:rPr>
          <w:rFonts w:asciiTheme="majorBidi" w:hAnsiTheme="majorBidi" w:cstheme="majorBidi"/>
          <w:sz w:val="24"/>
          <w:szCs w:val="24"/>
        </w:rPr>
        <w:t>,</w:t>
      </w:r>
      <w:r w:rsidRPr="00E77207">
        <w:rPr>
          <w:rFonts w:asciiTheme="majorBidi" w:hAnsiTheme="majorBidi" w:cstheme="majorBidi"/>
          <w:sz w:val="24"/>
          <w:szCs w:val="24"/>
        </w:rPr>
        <w:t xml:space="preserve"> dan siswa dengan kemampuan matematika rendah</w:t>
      </w:r>
      <w:r>
        <w:rPr>
          <w:rFonts w:asciiTheme="majorBidi" w:hAnsiTheme="majorBidi" w:cstheme="majorBidi"/>
          <w:sz w:val="24"/>
          <w:szCs w:val="24"/>
        </w:rPr>
        <w:t xml:space="preserve"> berada</w:t>
      </w:r>
      <w:r w:rsidRPr="00E77207">
        <w:rPr>
          <w:rFonts w:asciiTheme="majorBidi" w:hAnsiTheme="majorBidi" w:cstheme="majorBidi"/>
          <w:sz w:val="24"/>
          <w:szCs w:val="24"/>
        </w:rPr>
        <w:t xml:space="preserve"> pada tahap tindakan kebiasaan.</w:t>
      </w:r>
    </w:p>
    <w:p w14:paraId="6EE786A6" w14:textId="77777777" w:rsidR="00FB32C0" w:rsidRPr="005E5C3E" w:rsidRDefault="00FB32C0" w:rsidP="00FB32C0">
      <w:pPr>
        <w:spacing w:after="0" w:line="360" w:lineRule="auto"/>
        <w:jc w:val="both"/>
      </w:pPr>
      <w:r w:rsidRPr="00E77207">
        <w:rPr>
          <w:rFonts w:asciiTheme="majorBidi" w:hAnsiTheme="majorBidi" w:cstheme="majorBidi"/>
          <w:sz w:val="24"/>
          <w:szCs w:val="24"/>
        </w:rPr>
        <w:tab/>
        <w:t xml:space="preserve">Diperlukan </w:t>
      </w:r>
      <w:r>
        <w:rPr>
          <w:rFonts w:asciiTheme="majorBidi" w:hAnsiTheme="majorBidi" w:cstheme="majorBidi"/>
          <w:sz w:val="24"/>
          <w:szCs w:val="24"/>
        </w:rPr>
        <w:t xml:space="preserve">sebuah </w:t>
      </w:r>
      <w:r w:rsidRPr="00E77207">
        <w:rPr>
          <w:rFonts w:asciiTheme="majorBidi" w:hAnsiTheme="majorBidi" w:cstheme="majorBidi"/>
          <w:sz w:val="24"/>
          <w:szCs w:val="24"/>
        </w:rPr>
        <w:t xml:space="preserve">model pembelajaran </w:t>
      </w:r>
      <w:r>
        <w:rPr>
          <w:rFonts w:asciiTheme="majorBidi" w:hAnsiTheme="majorBidi" w:cstheme="majorBidi"/>
          <w:sz w:val="24"/>
          <w:szCs w:val="24"/>
        </w:rPr>
        <w:t>yang dapat membantu</w:t>
      </w:r>
      <w:r w:rsidRPr="00E77207">
        <w:rPr>
          <w:rFonts w:asciiTheme="majorBidi" w:hAnsiTheme="majorBidi" w:cstheme="majorBidi"/>
          <w:sz w:val="24"/>
          <w:szCs w:val="24"/>
        </w:rPr>
        <w:t xml:space="preserve"> dan mendorong peserta didik </w:t>
      </w:r>
      <w:r>
        <w:rPr>
          <w:rFonts w:asciiTheme="majorBidi" w:hAnsiTheme="majorBidi" w:cstheme="majorBidi"/>
          <w:sz w:val="24"/>
          <w:szCs w:val="24"/>
        </w:rPr>
        <w:t>untuk</w:t>
      </w:r>
      <w:r w:rsidRPr="00E77207">
        <w:rPr>
          <w:rFonts w:asciiTheme="majorBidi" w:hAnsiTheme="majorBidi" w:cstheme="majorBidi"/>
          <w:sz w:val="24"/>
          <w:szCs w:val="24"/>
        </w:rPr>
        <w:t xml:space="preserve"> meningkatkan kemampuan berpikir reflektif. Salah satu </w:t>
      </w:r>
      <w:r>
        <w:rPr>
          <w:rFonts w:asciiTheme="majorBidi" w:hAnsiTheme="majorBidi" w:cstheme="majorBidi"/>
          <w:sz w:val="24"/>
          <w:szCs w:val="24"/>
        </w:rPr>
        <w:t>cara yang bisa digunakan</w:t>
      </w:r>
      <w:r w:rsidRPr="00E77207">
        <w:rPr>
          <w:rFonts w:asciiTheme="majorBidi" w:hAnsiTheme="majorBidi" w:cstheme="majorBidi"/>
          <w:sz w:val="24"/>
          <w:szCs w:val="24"/>
        </w:rPr>
        <w:t xml:space="preserve"> untuk meningkatkan kemampuan berpikir reflektif yaitu pembelajaran </w:t>
      </w:r>
      <w:r>
        <w:rPr>
          <w:rFonts w:asciiTheme="majorBidi" w:hAnsiTheme="majorBidi" w:cstheme="majorBidi"/>
          <w:sz w:val="24"/>
          <w:szCs w:val="24"/>
        </w:rPr>
        <w:t>k</w:t>
      </w:r>
      <w:r w:rsidRPr="00E77207">
        <w:rPr>
          <w:rFonts w:asciiTheme="majorBidi" w:hAnsiTheme="majorBidi" w:cstheme="majorBidi"/>
          <w:sz w:val="24"/>
          <w:szCs w:val="24"/>
        </w:rPr>
        <w:t xml:space="preserve">ooperatif tipe STAD </w:t>
      </w:r>
      <w:r w:rsidRPr="00E77207">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6306/lb.v4i3.440","ISSN":"2721-8929","abstract":"The purpose of this study was to find out how the STAD Cooperative Learning and Mind Mapping models helped 8th graders at SMP Negeri 11 Bengkulu City improve their reflective thinking skills. The design in this study used The-Nonequivalent Pretest-Posttest Control Group Design. This research is a quasi-experimental research. The total population in this study were 198 people and were all eighth grade students at SMP Negeri 11 Bengkulu City. The sample of this study consisted of 23 students of class VIII G and 19 students of class VIII H. Each sample class held three meetings during the study. The research data shows that the average value of n-gain in the experimental class is 69.21% which is quite effective, and the total value ranges from 33.23% to 82.61% which is classified as good (A). A value is obtained from learning outcomes using the t-test. (2-tailed) = 0.046 &lt; significant level = 0.05 so that the STAD type cooperative learning model assisted by Mind Mapping is said to be able to improve reflective thinking skills in class VIII students at SMP Negeri 11 Kota Bengkulu","author":[{"dropping-particle":"","family":"Br Ginting","given":"Aliya Monika","non-dropping-particle":"","parse-names":false,"suffix":""},{"dropping-particle":"","family":"Haji","given":"Saleh","non-dropping-particle":"","parse-names":false,"suffix":""},{"dropping-particle":"","family":"Sumardi","given":"Hari","non-dropping-particle":"","parse-names":false,"suffix":""}],"container-title":"Jurnal Lebesgue : Jurnal Ilmiah Pendidikan Matematika, Matematika dan Statistika","id":"ITEM-1","issue":"3","issued":{"date-parts":[["2023"]]},"page":"1798-1807","title":"Kemampuan Berpikir Reflektif Peserta Didik Melalui Model Cooperative Learning Tipe Stad Berbantuan Mind Mapping","type":"article-journal","volume":"4"},"uris":["http://www.mendeley.com/documents/?uuid=f08b73fd-e552-45c5-b8bf-2b48a07752b4"]}],"mendeley":{"formattedCitation":"(Br Ginting et al., 2023)","manualFormatting":"(Br Ginting et al., 2023)","plainTextFormattedCitation":"(Br Ginting et al., 2023)","previouslyFormattedCitation":"(Br Ginting et al., 2023)"},"properties":{"noteIndex":0},"schema":"https://github.com/citation-style-language/schema/raw/master/csl-citation.json"}</w:instrText>
      </w:r>
      <w:r w:rsidRPr="00E77207">
        <w:rPr>
          <w:rFonts w:asciiTheme="majorBidi" w:hAnsiTheme="majorBidi" w:cstheme="majorBidi"/>
          <w:sz w:val="24"/>
          <w:szCs w:val="24"/>
        </w:rPr>
        <w:fldChar w:fldCharType="separate"/>
      </w:r>
      <w:r w:rsidRPr="00020B18">
        <w:rPr>
          <w:rFonts w:asciiTheme="majorBidi" w:hAnsiTheme="majorBidi" w:cstheme="majorBidi"/>
          <w:noProof/>
          <w:sz w:val="24"/>
          <w:szCs w:val="24"/>
        </w:rPr>
        <w:t>(</w:t>
      </w:r>
      <w:r>
        <w:rPr>
          <w:rFonts w:asciiTheme="majorBidi" w:hAnsiTheme="majorBidi" w:cstheme="majorBidi"/>
          <w:noProof/>
          <w:sz w:val="24"/>
          <w:szCs w:val="24"/>
        </w:rPr>
        <w:t xml:space="preserve">Br </w:t>
      </w:r>
      <w:r w:rsidRPr="00020B18">
        <w:rPr>
          <w:rFonts w:asciiTheme="majorBidi" w:hAnsiTheme="majorBidi" w:cstheme="majorBidi"/>
          <w:noProof/>
          <w:sz w:val="24"/>
          <w:szCs w:val="24"/>
        </w:rPr>
        <w:t>Ginting et al., 2023)</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Hal ini</w:t>
      </w:r>
      <w:r w:rsidRPr="00E77207">
        <w:rPr>
          <w:rFonts w:asciiTheme="majorBidi" w:hAnsiTheme="majorBidi" w:cstheme="majorBidi"/>
          <w:sz w:val="24"/>
          <w:szCs w:val="24"/>
        </w:rPr>
        <w:t xml:space="preserve"> sejalan dengan penelitian yang dilakukan oleh Simanjuntak (2017) mengungkapkan bahwa pembelajaran matematika dengan model pembelajaran </w:t>
      </w:r>
      <w:r w:rsidRPr="00E77207">
        <w:rPr>
          <w:rFonts w:asciiTheme="majorBidi" w:hAnsiTheme="majorBidi" w:cstheme="majorBidi"/>
          <w:i/>
          <w:iCs/>
          <w:sz w:val="24"/>
          <w:szCs w:val="24"/>
        </w:rPr>
        <w:t>Student Team Achievement Division</w:t>
      </w:r>
      <w:r w:rsidRPr="00E77207">
        <w:rPr>
          <w:rFonts w:asciiTheme="majorBidi" w:hAnsiTheme="majorBidi" w:cstheme="majorBidi"/>
          <w:sz w:val="24"/>
          <w:szCs w:val="24"/>
        </w:rPr>
        <w:t xml:space="preserve"> (STAD) dapat dijadikan sebagai alternatif strategi pembelajaran yang dapat diterapkan dalam upaya meningkatkan kemampuan siswa khususnya kemampuan berpikir reflektif matematis.</w:t>
      </w:r>
      <w:r>
        <w:rPr>
          <w:rFonts w:asciiTheme="majorBidi" w:hAnsiTheme="majorBidi" w:cstheme="majorBidi"/>
          <w:sz w:val="24"/>
          <w:szCs w:val="24"/>
        </w:rPr>
        <w:t xml:space="preserve"> diperkuat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6232/jurnalpendidikandasar.v4i1.1754","abstract":"Penelitian ini bertujuan untuk mengetahui model pembelajaran kooperatif tipe STAD secara umum, metode penelitian yang digunakan adalah metode kepustakaan. Pengumpulan data menggunakan studi kepustakaan dengan metode yang akan digunakan untuk tinjauan pustaka ini. Data yang diperoleh dikumpulkan, dianalisis dan disimpulkan mengenai studi kepustakaan. Penelitian ini membahas tentang pemahaman model pembelajaran kooperatif tipe STAD, karakteristik model pembelajaran kooperatif tipe STAD, langkah-langkah model pembelajaran kooperatif tipe STAD, dan tahapan-tahapan model pembelajaran kooperatif tipe STAD. Jadi, kita bisa mengetahui model pembelajaran kooperatif tipe STAD secara umum, Yaitu pembelajaran kooperatif tipe STAD  suatu model pembelajaran dimana peserta didik belajar dan bekerja sama dalam kelompok kecil yang secara kolaboratif anggotanya 4-5 orang dengan struktur kelompok heterogen. Bisa juga menentukan langkah- Langkah model pembelajarannya secara tepat, serta dapat menentukan apakah dalam pembelajaran tertentu bisa digunakan  oleh guru dalam mengajar dengan menggunakan model pembelajaran kooperatif tipe STAD ini atau tidak cocok digunakan dalam pembelajaran.","author":[{"dropping-particle":"","family":"Wulandari","given":"Innayah","non-dropping-particle":"","parse-names":false,"suffix":""}],"container-title":"Jurnal Papeda: Jurnal Publikasi Pendidikan Dasar","id":"ITEM-1","issue":"1","issued":{"date-parts":[["2022"]]},"page":"17-23","title":"Model Pembelajaran Kooperatif Tipe STAD ( Student Teams Achievement Division) dalam Pembelajaran MI","type":"article-journal","volume":"4"},"uris":["http://www.mendeley.com/documents/?uuid=7b12c151-0ee0-4b67-b242-753d30b5f444"]}],"mendeley":{"formattedCitation":"(Wulandari, 2022)","plainTextFormattedCitation":"(Wulandari, 2022)","previouslyFormattedCitation":"(Wulandari, 2022)"},"properties":{"noteIndex":0},"schema":"https://github.com/citation-style-language/schema/raw/master/csl-citation.json"}</w:instrText>
      </w:r>
      <w:r>
        <w:rPr>
          <w:rFonts w:asciiTheme="majorBidi" w:hAnsiTheme="majorBidi" w:cstheme="majorBidi"/>
          <w:sz w:val="24"/>
          <w:szCs w:val="24"/>
        </w:rPr>
        <w:fldChar w:fldCharType="separate"/>
      </w:r>
      <w:r w:rsidRPr="00020B18">
        <w:rPr>
          <w:rFonts w:asciiTheme="majorBidi" w:hAnsiTheme="majorBidi" w:cstheme="majorBidi"/>
          <w:noProof/>
          <w:sz w:val="24"/>
          <w:szCs w:val="24"/>
        </w:rPr>
        <w:t>(Wulandari, 2022)</w:t>
      </w:r>
      <w:r>
        <w:rPr>
          <w:rFonts w:asciiTheme="majorBidi" w:hAnsiTheme="majorBidi" w:cstheme="majorBidi"/>
          <w:sz w:val="24"/>
          <w:szCs w:val="24"/>
        </w:rPr>
        <w:fldChar w:fldCharType="end"/>
      </w:r>
      <w:r>
        <w:rPr>
          <w:rFonts w:asciiTheme="majorBidi" w:hAnsiTheme="majorBidi" w:cstheme="majorBidi"/>
          <w:sz w:val="24"/>
          <w:szCs w:val="24"/>
        </w:rPr>
        <w:t xml:space="preserve"> yang menjelaskan bahwa </w:t>
      </w:r>
      <w:r w:rsidRPr="000A3898">
        <w:rPr>
          <w:rFonts w:asciiTheme="majorBidi" w:hAnsiTheme="majorBidi" w:cstheme="majorBidi"/>
          <w:sz w:val="24"/>
          <w:szCs w:val="24"/>
        </w:rPr>
        <w:t xml:space="preserve">Pembelajaran </w:t>
      </w:r>
      <w:r w:rsidRPr="000A3898">
        <w:rPr>
          <w:rFonts w:asciiTheme="majorBidi" w:hAnsiTheme="majorBidi" w:cstheme="majorBidi"/>
          <w:i/>
          <w:iCs/>
          <w:sz w:val="24"/>
          <w:szCs w:val="24"/>
        </w:rPr>
        <w:t>student teams achievement division</w:t>
      </w:r>
      <w:r w:rsidRPr="000A3898">
        <w:rPr>
          <w:rFonts w:asciiTheme="majorBidi" w:hAnsiTheme="majorBidi" w:cstheme="majorBidi"/>
          <w:sz w:val="24"/>
          <w:szCs w:val="24"/>
        </w:rPr>
        <w:t xml:space="preserve"> (STAD)   merupakan salah satu tipe pembelajaran kooperatif yang menekankan interaksi  diantara siswa untuk saling memotivasi dan saling membantu dalam menguasai materi dan mencapai prestas</w:t>
      </w:r>
      <w:r>
        <w:rPr>
          <w:rFonts w:asciiTheme="majorBidi" w:hAnsiTheme="majorBidi" w:cstheme="majorBidi"/>
          <w:sz w:val="24"/>
          <w:szCs w:val="24"/>
        </w:rPr>
        <w:t>i</w:t>
      </w:r>
      <w:r w:rsidRPr="000A3898">
        <w:rPr>
          <w:rFonts w:asciiTheme="majorBidi" w:hAnsiTheme="majorBidi" w:cstheme="majorBidi"/>
          <w:sz w:val="24"/>
          <w:szCs w:val="24"/>
        </w:rPr>
        <w:t xml:space="preserve"> secara maksimal.</w:t>
      </w:r>
      <w:r>
        <w:rPr>
          <w:rFonts w:asciiTheme="majorBidi" w:hAnsiTheme="majorBidi" w:cstheme="majorBidi"/>
          <w:sz w:val="24"/>
          <w:szCs w:val="24"/>
        </w:rPr>
        <w:t xml:space="preserve"> </w:t>
      </w:r>
      <w:r w:rsidRPr="00867480">
        <w:rPr>
          <w:rFonts w:asciiTheme="majorBidi" w:hAnsiTheme="majorBidi" w:cstheme="majorBidi"/>
          <w:sz w:val="24"/>
          <w:szCs w:val="24"/>
          <w:lang w:val="en-US"/>
        </w:rPr>
        <w:t xml:space="preserve">Selain </w:t>
      </w:r>
      <w:proofErr w:type="spellStart"/>
      <w:r w:rsidRPr="00867480">
        <w:rPr>
          <w:rFonts w:asciiTheme="majorBidi" w:hAnsiTheme="majorBidi" w:cstheme="majorBidi"/>
          <w:sz w:val="24"/>
          <w:szCs w:val="24"/>
          <w:lang w:val="en-US"/>
        </w:rPr>
        <w:t>itu</w:t>
      </w:r>
      <w:proofErr w:type="spellEnd"/>
      <w:r w:rsidRPr="00867480">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ISSN":"2337-9227","abstract":"This research is motivated that reading skills of elementary school students in Indonesia is still low, h al is evidenced by the results of test data from PIRLS (Progress in International Reading Literacy Study) which is an international study in the field of reading in children worldwide are sponsored by The International Association for the Evaluation Achievement (IAEA), produce that Indonesia is fourth from the bottom, followed by 45 countries in 2006 (IEA, 1992; Asia's Weeks, 1997 in Iskandarwassid and Dadang Sunendar: 2008: 245-245). Therefore, researchers will conduct research in the fifth grade of primary school as its object by using STAD type of cooperative learning. The purpose of this study is to improve reading comprehension and motivation of the students' reading, describe the steps and process / implementation of learning in reading comprehension by implementing cooperative learning STAD (Student Teams Achievement D iv ision), and m e ndeskripsikan whether there is an increase in reading comprehension by implementing cooperative learning STAD (Student Teams Achievement Division) in class V SDN Santaka districts Cimanggung. The method used is the PTK (Classroom Action Research) with d esign of the research refers to a model developed by Kemmis and Taggart, the spiral model starts with: 1) planning (pla n ning); 2) the action / action (acting); 3) observation (observing); and 4) reflection (reflecting). The subjects were students of class V SDN Santaka totaling 30 people. This study was conducted for 3 cycles. The research data was collected through observation to observe students directly at the time of the learning process, interviews were conducted to determine the students 'attitudes toward the use of the cooperative model STAD in teaching reading comprehension, and t es outcomes study was conducted to determine the increase in the ability of students' reading comprehension and t ice is given in the form of a description. Keywords:","author":[{"dropping-particle":"","family":"Maulana","given":"Panji","non-dropping-particle":"","parse-names":false,"suffix":""},{"dropping-particle":"","family":"Akbar","given":"Aulia","non-dropping-particle":"","parse-names":false,"suffix":""}],"container-title":"Pesona Dasar (Jurnal Pendidikan Dasar dan Humaniora)","id":"ITEM-1","issue":"2","issued":{"date-parts":[["2017"]]},"page":"46-59","title":"Penerapan Pembelajaran Kooperatif Tipe STAD (Student Team Achievement Division) untuk Meningkatkan Kemampuan Membaca Pemahaman di Sekolah Dasar","type":"article-journal","volume":"5"},"uris":["http://www.mendeley.com/documents/?uuid=462fced4-9567-40a7-a762-41f0959a6729"]}],"mendeley":{"formattedCitation":"(Maulana &amp; Akbar, 2017)","plainTextFormattedCitation":"(Maulana &amp; Akbar, 2017)","previouslyFormattedCitation":"(Maulana &amp; Akbar, 2017)"},"properties":{"noteIndex":0},"schema":"https://github.com/citation-style-language/schema/raw/master/csl-citation.json"}</w:instrText>
      </w:r>
      <w:r>
        <w:rPr>
          <w:rFonts w:asciiTheme="majorBidi" w:hAnsiTheme="majorBidi" w:cstheme="majorBidi"/>
          <w:sz w:val="24"/>
          <w:szCs w:val="24"/>
          <w:lang w:val="en-US"/>
        </w:rPr>
        <w:fldChar w:fldCharType="separate"/>
      </w:r>
      <w:r w:rsidRPr="00E6151A">
        <w:rPr>
          <w:rFonts w:asciiTheme="majorBidi" w:hAnsiTheme="majorBidi" w:cstheme="majorBidi"/>
          <w:noProof/>
          <w:sz w:val="24"/>
          <w:szCs w:val="24"/>
          <w:lang w:val="en-US"/>
        </w:rPr>
        <w:t>(Maulana &amp; Akbar, 2017)</w:t>
      </w:r>
      <w:r>
        <w:rPr>
          <w:rFonts w:asciiTheme="majorBidi" w:hAnsiTheme="majorBidi" w:cstheme="majorBidi"/>
          <w:sz w:val="24"/>
          <w:szCs w:val="24"/>
          <w:lang w:val="en-US"/>
        </w:rPr>
        <w:fldChar w:fldCharType="end"/>
      </w:r>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men</w:t>
      </w:r>
      <w:r>
        <w:rPr>
          <w:rFonts w:asciiTheme="majorBidi" w:hAnsiTheme="majorBidi" w:cstheme="majorBidi"/>
          <w:sz w:val="24"/>
          <w:szCs w:val="24"/>
          <w:lang w:val="en-US"/>
        </w:rPr>
        <w:t>gungkap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ahwa</w:t>
      </w:r>
      <w:proofErr w:type="spellEnd"/>
      <w:r w:rsidRPr="005E5C3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rapan</w:t>
      </w:r>
      <w:proofErr w:type="spellEnd"/>
      <w:r>
        <w:rPr>
          <w:rFonts w:asciiTheme="majorBidi" w:hAnsiTheme="majorBidi" w:cstheme="majorBidi"/>
          <w:sz w:val="24"/>
          <w:szCs w:val="24"/>
          <w:lang w:val="en-US"/>
        </w:rPr>
        <w:t xml:space="preserve"> </w:t>
      </w:r>
      <w:r w:rsidRPr="005E5C3E">
        <w:rPr>
          <w:rFonts w:asciiTheme="majorBidi" w:hAnsiTheme="majorBidi" w:cstheme="majorBidi"/>
          <w:sz w:val="24"/>
          <w:szCs w:val="24"/>
          <w:lang w:val="en-US"/>
        </w:rPr>
        <w:t xml:space="preserve">model </w:t>
      </w:r>
      <w:proofErr w:type="spellStart"/>
      <w:r w:rsidRPr="005E5C3E">
        <w:rPr>
          <w:rFonts w:asciiTheme="majorBidi" w:hAnsiTheme="majorBidi" w:cstheme="majorBidi"/>
          <w:sz w:val="24"/>
          <w:szCs w:val="24"/>
          <w:lang w:val="en-US"/>
        </w:rPr>
        <w:t>pembelajar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kooperatif</w:t>
      </w:r>
      <w:proofErr w:type="spellEnd"/>
      <w:r w:rsidRPr="005E5C3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pe</w:t>
      </w:r>
      <w:proofErr w:type="spellEnd"/>
      <w:r w:rsidRPr="005E5C3E">
        <w:rPr>
          <w:rFonts w:asciiTheme="majorBidi" w:hAnsiTheme="majorBidi" w:cstheme="majorBidi"/>
          <w:sz w:val="24"/>
          <w:szCs w:val="24"/>
          <w:lang w:val="en-US"/>
        </w:rPr>
        <w:t xml:space="preserve"> STAD </w:t>
      </w:r>
      <w:proofErr w:type="spellStart"/>
      <w:r w:rsidRPr="005E5C3E">
        <w:rPr>
          <w:rFonts w:asciiTheme="majorBidi" w:hAnsiTheme="majorBidi" w:cstheme="majorBidi"/>
          <w:sz w:val="24"/>
          <w:szCs w:val="24"/>
          <w:lang w:val="en-US"/>
        </w:rPr>
        <w:t>dapat</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meningkat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kinerja</w:t>
      </w:r>
      <w:proofErr w:type="spellEnd"/>
      <w:r w:rsidRPr="005E5C3E">
        <w:rPr>
          <w:rFonts w:asciiTheme="majorBidi" w:hAnsiTheme="majorBidi" w:cstheme="majorBidi"/>
          <w:sz w:val="24"/>
          <w:szCs w:val="24"/>
          <w:lang w:val="en-US"/>
        </w:rPr>
        <w:t xml:space="preserve"> guru </w:t>
      </w:r>
      <w:proofErr w:type="spellStart"/>
      <w:r w:rsidRPr="005E5C3E">
        <w:rPr>
          <w:rFonts w:asciiTheme="majorBidi" w:hAnsiTheme="majorBidi" w:cstheme="majorBidi"/>
          <w:sz w:val="24"/>
          <w:szCs w:val="24"/>
          <w:lang w:val="en-US"/>
        </w:rPr>
        <w:t>dalam</w:t>
      </w:r>
      <w:proofErr w:type="spellEnd"/>
      <w:r w:rsidRPr="005E5C3E">
        <w:rPr>
          <w:rFonts w:asciiTheme="majorBidi" w:hAnsiTheme="majorBidi" w:cstheme="majorBidi"/>
          <w:sz w:val="24"/>
          <w:szCs w:val="24"/>
          <w:lang w:val="en-US"/>
        </w:rPr>
        <w:t xml:space="preserve"> p</w:t>
      </w:r>
      <w:r>
        <w:rPr>
          <w:rFonts w:asciiTheme="majorBidi" w:hAnsiTheme="majorBidi" w:cstheme="majorBidi"/>
          <w:sz w:val="24"/>
          <w:szCs w:val="24"/>
          <w:lang w:val="en-US"/>
        </w:rPr>
        <w:t xml:space="preserve">roses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jar</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ehingg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er</w:t>
      </w:r>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r w:rsidRPr="005E5C3E">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peningkatan</w:t>
      </w:r>
      <w:proofErr w:type="spellEnd"/>
      <w:r>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hasil</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elajar</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isw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Pendapat</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ini</w:t>
      </w:r>
      <w:proofErr w:type="spellEnd"/>
      <w:r w:rsidRPr="005E5C3E">
        <w:rPr>
          <w:rFonts w:asciiTheme="majorBidi" w:hAnsiTheme="majorBidi" w:cstheme="majorBidi"/>
          <w:sz w:val="24"/>
          <w:szCs w:val="24"/>
          <w:lang w:val="en-US"/>
        </w:rPr>
        <w:t xml:space="preserve"> juga </w:t>
      </w:r>
      <w:proofErr w:type="spellStart"/>
      <w:r w:rsidRPr="005E5C3E">
        <w:rPr>
          <w:rFonts w:asciiTheme="majorBidi" w:hAnsiTheme="majorBidi" w:cstheme="majorBidi"/>
          <w:sz w:val="24"/>
          <w:szCs w:val="24"/>
          <w:lang w:val="en-US"/>
        </w:rPr>
        <w:t>sejal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deng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penelitian</w:t>
      </w:r>
      <w:proofErr w:type="spellEnd"/>
      <w:r w:rsidRPr="005E5C3E">
        <w:rPr>
          <w:rFonts w:asciiTheme="majorBidi" w:hAnsiTheme="majorBidi" w:cstheme="majorBidi"/>
          <w:sz w:val="24"/>
          <w:szCs w:val="24"/>
          <w:lang w:val="en-US"/>
        </w:rPr>
        <w:t xml:space="preserve"> yang </w:t>
      </w:r>
      <w:proofErr w:type="spellStart"/>
      <w:r w:rsidRPr="005E5C3E">
        <w:rPr>
          <w:rFonts w:asciiTheme="majorBidi" w:hAnsiTheme="majorBidi" w:cstheme="majorBidi"/>
          <w:sz w:val="24"/>
          <w:szCs w:val="24"/>
          <w:lang w:val="en-US"/>
        </w:rPr>
        <w:t>dilakukan</w:t>
      </w:r>
      <w:proofErr w:type="spellEnd"/>
      <w:r w:rsidRPr="005E5C3E">
        <w:rPr>
          <w:rFonts w:asciiTheme="majorBidi" w:hAnsiTheme="majorBidi" w:cstheme="majorBidi"/>
          <w:sz w:val="24"/>
          <w:szCs w:val="24"/>
          <w:lang w:val="en-US"/>
        </w:rPr>
        <w:t xml:space="preserve"> oleh</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ISSN":"2540-9174","abstract":"Berdasarkan data awal yang diperoleh pada saat kegiatan pembelajaran IPS materi jenis-jenis usaha ekonomi di kelas V SDN Haurkuning, Kecamatan Paseh, Kabupaten Sumedang, …","author":[{"dropping-particle":"","family":"Tohari","given":"Egi Rizki","non-dropping-particle":"","parse-names":false,"suffix":""},{"dropping-particle":"","family":"Hanifah","given":"Nurdinah","non-dropping-particle":"","parse-names":false,"suffix":""},{"dropping-particle":"","family":"Jayadinata","given":"Asep Kurnia","non-dropping-particle":"","parse-names":false,"suffix":""}],"container-title":"Jurnal Pena Ilmiah","id":"ITEM-1","issue":"1","issued":{"date-parts":[["2016"]]},"page":"271-280","title":"Penerapan Model Pembelajaran Kooperatif Tipe Stad (Student Team Achievement Division) Melalui Permainan Tulis Kata Untuk Meningkatkan Hasil Belajar Siswa Pada Materi Jenis-Jenis Usaha Ekonomi","type":"article-journal","volume":"1"},"uris":["http://www.mendeley.com/documents/?uuid=8ea7cc9b-5f62-461f-aad7-f5f1cd4ecb29"]}],"mendeley":{"formattedCitation":"(Tohari et al., 2016)","plainTextFormattedCitation":"(Tohari et al., 2016)","previouslyFormattedCitation":"(Tohari et al., 2016)"},"properties":{"noteIndex":0},"schema":"https://github.com/citation-style-language/schema/raw/master/csl-citation.json"}</w:instrText>
      </w:r>
      <w:r>
        <w:rPr>
          <w:rFonts w:asciiTheme="majorBidi" w:hAnsiTheme="majorBidi" w:cstheme="majorBidi"/>
          <w:sz w:val="24"/>
          <w:szCs w:val="24"/>
          <w:lang w:val="en-US"/>
        </w:rPr>
        <w:fldChar w:fldCharType="separate"/>
      </w:r>
      <w:r w:rsidRPr="00E6151A">
        <w:rPr>
          <w:rFonts w:asciiTheme="majorBidi" w:hAnsiTheme="majorBidi" w:cstheme="majorBidi"/>
          <w:noProof/>
          <w:sz w:val="24"/>
          <w:szCs w:val="24"/>
          <w:lang w:val="en-US"/>
        </w:rPr>
        <w:t>(Tohari et al., 2016)</w:t>
      </w:r>
      <w:r>
        <w:rPr>
          <w:rFonts w:asciiTheme="majorBidi" w:hAnsiTheme="majorBidi" w:cstheme="majorBidi"/>
          <w:sz w:val="24"/>
          <w:szCs w:val="24"/>
          <w:lang w:val="en-US"/>
        </w:rPr>
        <w:fldChar w:fldCharType="end"/>
      </w:r>
      <w:r w:rsidRPr="005E5C3E">
        <w:rPr>
          <w:rFonts w:asciiTheme="majorBidi" w:hAnsiTheme="majorBidi" w:cstheme="majorBidi"/>
          <w:sz w:val="24"/>
          <w:szCs w:val="24"/>
          <w:lang w:val="en-US"/>
        </w:rPr>
        <w:t xml:space="preserve"> yang </w:t>
      </w:r>
      <w:proofErr w:type="spellStart"/>
      <w:r w:rsidRPr="005E5C3E">
        <w:rPr>
          <w:rFonts w:asciiTheme="majorBidi" w:hAnsiTheme="majorBidi" w:cstheme="majorBidi"/>
          <w:sz w:val="24"/>
          <w:szCs w:val="24"/>
          <w:lang w:val="en-US"/>
        </w:rPr>
        <w:t>menyata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ahwa</w:t>
      </w:r>
      <w:proofErr w:type="spellEnd"/>
      <w:r w:rsidRPr="005E5C3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rtisipasi</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iswa</w:t>
      </w:r>
      <w:proofErr w:type="spellEnd"/>
      <w:r w:rsidRPr="005E5C3E">
        <w:rPr>
          <w:rFonts w:asciiTheme="majorBidi" w:hAnsiTheme="majorBidi" w:cstheme="majorBidi"/>
          <w:sz w:val="24"/>
          <w:szCs w:val="24"/>
          <w:lang w:val="en-US"/>
        </w:rPr>
        <w:t xml:space="preserve"> dan </w:t>
      </w:r>
      <w:proofErr w:type="spellStart"/>
      <w:r w:rsidRPr="005E5C3E">
        <w:rPr>
          <w:rFonts w:asciiTheme="majorBidi" w:hAnsiTheme="majorBidi" w:cstheme="majorBidi"/>
          <w:sz w:val="24"/>
          <w:szCs w:val="24"/>
          <w:lang w:val="en-US"/>
        </w:rPr>
        <w:t>hasil</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elajar</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isw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deng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menerap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pembelajara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kooperatif</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tipe</w:t>
      </w:r>
      <w:proofErr w:type="spellEnd"/>
      <w:r w:rsidRPr="005E5C3E">
        <w:rPr>
          <w:rFonts w:asciiTheme="majorBidi" w:hAnsiTheme="majorBidi" w:cstheme="majorBidi"/>
          <w:sz w:val="24"/>
          <w:szCs w:val="24"/>
          <w:lang w:val="en-US"/>
        </w:rPr>
        <w:t xml:space="preserve"> STAD </w:t>
      </w:r>
      <w:proofErr w:type="spellStart"/>
      <w:r w:rsidRPr="005E5C3E">
        <w:rPr>
          <w:rFonts w:asciiTheme="majorBidi" w:hAnsiTheme="majorBidi" w:cstheme="majorBidi"/>
          <w:sz w:val="24"/>
          <w:szCs w:val="24"/>
          <w:lang w:val="en-US"/>
        </w:rPr>
        <w:t>menca</w:t>
      </w:r>
      <w:r>
        <w:rPr>
          <w:rFonts w:asciiTheme="majorBidi" w:hAnsiTheme="majorBidi" w:cstheme="majorBidi"/>
          <w:sz w:val="24"/>
          <w:szCs w:val="24"/>
          <w:lang w:val="en-US"/>
        </w:rPr>
        <w:t>p</w:t>
      </w:r>
      <w:r w:rsidRPr="005E5C3E">
        <w:rPr>
          <w:rFonts w:asciiTheme="majorBidi" w:hAnsiTheme="majorBidi" w:cstheme="majorBidi"/>
          <w:sz w:val="24"/>
          <w:szCs w:val="24"/>
          <w:lang w:val="en-US"/>
        </w:rPr>
        <w:t>ai</w:t>
      </w:r>
      <w:proofErr w:type="spellEnd"/>
      <w:r w:rsidRPr="005E5C3E">
        <w:rPr>
          <w:rFonts w:asciiTheme="majorBidi" w:hAnsiTheme="majorBidi" w:cstheme="majorBidi"/>
          <w:sz w:val="24"/>
          <w:szCs w:val="24"/>
          <w:lang w:val="en-US"/>
        </w:rPr>
        <w:t xml:space="preserve"> 94,11% dan </w:t>
      </w:r>
      <w:proofErr w:type="spellStart"/>
      <w:r w:rsidRPr="005E5C3E">
        <w:rPr>
          <w:rFonts w:asciiTheme="majorBidi" w:hAnsiTheme="majorBidi" w:cstheme="majorBidi"/>
          <w:sz w:val="24"/>
          <w:szCs w:val="24"/>
          <w:lang w:val="en-US"/>
        </w:rPr>
        <w:t>kinerja</w:t>
      </w:r>
      <w:proofErr w:type="spellEnd"/>
      <w:r w:rsidRPr="005E5C3E">
        <w:rPr>
          <w:rFonts w:asciiTheme="majorBidi" w:hAnsiTheme="majorBidi" w:cstheme="majorBidi"/>
          <w:sz w:val="24"/>
          <w:szCs w:val="24"/>
          <w:lang w:val="en-US"/>
        </w:rPr>
        <w:t xml:space="preserve"> guru </w:t>
      </w:r>
      <w:proofErr w:type="spellStart"/>
      <w:r w:rsidRPr="005E5C3E">
        <w:rPr>
          <w:rFonts w:asciiTheme="majorBidi" w:hAnsiTheme="majorBidi" w:cstheme="majorBidi"/>
          <w:sz w:val="24"/>
          <w:szCs w:val="24"/>
          <w:lang w:val="en-US"/>
        </w:rPr>
        <w:t>mencapai</w:t>
      </w:r>
      <w:proofErr w:type="spellEnd"/>
      <w:r w:rsidRPr="005E5C3E">
        <w:rPr>
          <w:rFonts w:asciiTheme="majorBidi" w:hAnsiTheme="majorBidi" w:cstheme="majorBidi"/>
          <w:sz w:val="24"/>
          <w:szCs w:val="24"/>
          <w:lang w:val="en-US"/>
        </w:rPr>
        <w:t xml:space="preserve"> 100%. </w:t>
      </w:r>
      <w:proofErr w:type="spellStart"/>
      <w:r w:rsidRPr="005E5C3E">
        <w:rPr>
          <w:rFonts w:asciiTheme="majorBidi" w:hAnsiTheme="majorBidi" w:cstheme="majorBidi"/>
          <w:sz w:val="24"/>
          <w:szCs w:val="24"/>
          <w:lang w:val="en-US"/>
        </w:rPr>
        <w:t>Berdasar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hal</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tersebut</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mak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lastRenderedPageBreak/>
        <w:t>dapat</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disimpul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ahw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penerapan</w:t>
      </w:r>
      <w:proofErr w:type="spellEnd"/>
      <w:r w:rsidRPr="005E5C3E">
        <w:rPr>
          <w:rFonts w:asciiTheme="majorBidi" w:hAnsiTheme="majorBidi" w:cstheme="majorBidi"/>
          <w:sz w:val="24"/>
          <w:szCs w:val="24"/>
          <w:lang w:val="en-US"/>
        </w:rPr>
        <w:t xml:space="preserve"> model </w:t>
      </w:r>
      <w:proofErr w:type="spellStart"/>
      <w:r w:rsidRPr="005E5C3E">
        <w:rPr>
          <w:rFonts w:asciiTheme="majorBidi" w:hAnsiTheme="majorBidi" w:cstheme="majorBidi"/>
          <w:sz w:val="24"/>
          <w:szCs w:val="24"/>
          <w:lang w:val="en-US"/>
        </w:rPr>
        <w:t>pembelajar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kooperatif</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dapat</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memotivasi</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isw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dalam</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elajar</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ehingga</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dapat</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meningkatkan</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hasil</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belajar</w:t>
      </w:r>
      <w:proofErr w:type="spellEnd"/>
      <w:r w:rsidRPr="005E5C3E">
        <w:rPr>
          <w:rFonts w:asciiTheme="majorBidi" w:hAnsiTheme="majorBidi" w:cstheme="majorBidi"/>
          <w:sz w:val="24"/>
          <w:szCs w:val="24"/>
          <w:lang w:val="en-US"/>
        </w:rPr>
        <w:t xml:space="preserve"> </w:t>
      </w:r>
      <w:proofErr w:type="spellStart"/>
      <w:r w:rsidRPr="005E5C3E">
        <w:rPr>
          <w:rFonts w:asciiTheme="majorBidi" w:hAnsiTheme="majorBidi" w:cstheme="majorBidi"/>
          <w:sz w:val="24"/>
          <w:szCs w:val="24"/>
          <w:lang w:val="en-US"/>
        </w:rPr>
        <w:t>siswa</w:t>
      </w:r>
      <w:proofErr w:type="spellEnd"/>
      <w:r w:rsidRPr="005E5C3E">
        <w:rPr>
          <w:rFonts w:asciiTheme="majorBidi" w:hAnsiTheme="majorBidi" w:cstheme="majorBidi"/>
          <w:sz w:val="24"/>
          <w:szCs w:val="24"/>
          <w:lang w:val="en-US"/>
        </w:rPr>
        <w:t xml:space="preserve">.  </w:t>
      </w:r>
    </w:p>
    <w:p w14:paraId="43258391"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Istilah </w:t>
      </w:r>
      <w:r w:rsidRPr="00E77207">
        <w:rPr>
          <w:rFonts w:asciiTheme="majorBidi" w:hAnsiTheme="majorBidi" w:cstheme="majorBidi"/>
          <w:i/>
          <w:iCs/>
          <w:sz w:val="24"/>
          <w:szCs w:val="24"/>
        </w:rPr>
        <w:t>Student Teams Achievement Division </w:t>
      </w:r>
      <w:r w:rsidRPr="00E77207">
        <w:rPr>
          <w:rFonts w:asciiTheme="majorBidi" w:hAnsiTheme="majorBidi" w:cstheme="majorBidi"/>
          <w:sz w:val="24"/>
          <w:szCs w:val="24"/>
        </w:rPr>
        <w:t xml:space="preserve">(STAD) pertama kali dipelopori oleh Robert Slavin dan teman-temannya di Jhon Hopkins University pada tahun 1970-an. Dalam pengertian Slavin, STAD adalah strategi pembelajaran kooperatif dimana siswa dengan gender, etnis, dan kemampuan akademik tertentu dibagi ke dalam beberapa kelompok yang beranggotakan 4-5 orang. Secara keseluruhan, sederhananya metode pembelajaran STAD merupakan salah satu strategi pembelajaran kooperatif yang dilakukan dengan cara membagi peserta didik dalam beberapa kelompok kecil dengan kemampuan akademik yang berbeda-beda agar saling bekerja sama untuk menyelesaikan tujuan pembelajaran. Menurut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21831/pg.v8i1.8497","ISSN":"1978-4538","abstract":"Penelitian ini bertujuan untuk mendeskripsikan: (1) keefektifan, dan (2) perbandingan keefektifan  pembelajaran matematika dengan model problem-based learning dan keefektifan model cooperative learning tipe TAI  ditinjau dari kemampuan berpikir reflektif matematis dan kemampuan pemecahan masalah matematis pada siswa SMA Negeri 4 dan 5 Kota Ternate.Penelitian ini merupakan penelitian eksperimen semu, yang terdiri atas dua kelompok eksperimen. Populasi dalam penelitian ini adalah seluruh siswa kelas XII IPA di SMA N 4 dan 5 Kota Ternate. Dipilih secara acak satu kelas dari lima kelas pada masing-masing sekolah untuk dijadikan sampel penelitian. Untuk mengetahui kesamaan rerata vektor kelompok model problem based learning dan cooperative learning tipe TAI  digunakan uji manova. Setelah itu dilakukan uji statistic one sample t-test  untuk masing-masing vektor. Selanjutnya dilakukan uji Mancova untuk mengetahui perbedaan keefektifan antara kedua kelompok. Hasil penelitian menunjukkan bahwa: (1) model problem-based learning dan model cooperative learning tipe TAI efektif ditinjau dari kemampuan berpikir reflektif matematis dan kemampuan pemecahan masalah matematis siswa, (2) tidak terdapat perbedaan keefektifan antara model problem-based learning dengan co-operative learning tipe TAI ditinjau dari kemampuan berpikir reflektif matematis dan kemampuan pemecahan masalah matematis.Kata Kunci: problem-based learning, cooperative learning tipe TAI, kemampuan berpikir reflektif matematis, kemampuan pemecahan masalah matematis. PBL and TAI Type Cooperative Learning Model in Terms of Reflective Thinking and Mathematic Problem Solving Abilities AbstractThis study aims to describe: (1) the effectiveness and (2) the comparison of the effectiveness of mathematics instruction through the problem-based learning model and TAI type cooperative learning in terms of mathematical and reflective thinking and mathematics problem solving abilities of the students of SMA Negeri 4 and 5 Ternate City. This study was a quasi-experimental research and used two experimental groups.the research population copmprised all grade XII IPA students of SMA Negeri 4 and 5 Ternate City. To know the mean vector similarity the group problem based learning model and TAI type cooperative learning modelused manova test. After that, done statistical tests one sample t-test for each vector. Then mancova testing was carried out to reveal the difference of the effectiveness between the two groups. The resu…","author":[{"dropping-particle":"","family":"Angkotasan","given":"Nurma","non-dropping-particle":"","parse-names":false,"suffix":""}],"container-title":"PYTHAGORAS Jurnal Pendidikan Matematika","id":"ITEM-1","issue":"1","issued":{"date-parts":[["2013"]]},"page":"92-100","title":"Model PBL dan Cooperative Learning Tipe TAI Ditinjau dari Aspek Kemampuan Berpikir Reflektif dan Pemecahan Masalah Matematis","type":"article-journal","volume":"8"},"uris":["http://www.mendeley.com/documents/?uuid=a4797f34-bd90-4ef0-8c41-97e1077621a6"]}],"mendeley":{"formattedCitation":"(Angkotasan, 2013)","plainTextFormattedCitation":"(Angkotasan, 2013)","previouslyFormattedCitation":"(Angkotasan, 2013)"},"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Angkotasan, 2013)</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dalam artikelnya mengatakan bahwa model pembelajaran kooperatif terdiri dari beberapa tipe yakni tipe jigsaw, STAD (</w:t>
      </w:r>
      <w:r w:rsidRPr="00E77207">
        <w:rPr>
          <w:rFonts w:asciiTheme="majorBidi" w:hAnsiTheme="majorBidi" w:cstheme="majorBidi"/>
          <w:i/>
          <w:iCs/>
          <w:sz w:val="24"/>
          <w:szCs w:val="24"/>
        </w:rPr>
        <w:t>Student Teams Achievement Divisons</w:t>
      </w:r>
      <w:r w:rsidRPr="00E77207">
        <w:rPr>
          <w:rFonts w:asciiTheme="majorBidi" w:hAnsiTheme="majorBidi" w:cstheme="majorBidi"/>
          <w:sz w:val="24"/>
          <w:szCs w:val="24"/>
        </w:rPr>
        <w:t>), TGT (</w:t>
      </w:r>
      <w:r w:rsidRPr="00E77207">
        <w:rPr>
          <w:rFonts w:asciiTheme="majorBidi" w:hAnsiTheme="majorBidi" w:cstheme="majorBidi"/>
          <w:i/>
          <w:iCs/>
          <w:sz w:val="24"/>
          <w:szCs w:val="24"/>
        </w:rPr>
        <w:t>Team Game Turnament</w:t>
      </w:r>
      <w:r w:rsidRPr="00E77207">
        <w:rPr>
          <w:rFonts w:asciiTheme="majorBidi" w:hAnsiTheme="majorBidi" w:cstheme="majorBidi"/>
          <w:sz w:val="24"/>
          <w:szCs w:val="24"/>
        </w:rPr>
        <w:t>), GI (</w:t>
      </w:r>
      <w:r w:rsidRPr="00E77207">
        <w:rPr>
          <w:rFonts w:asciiTheme="majorBidi" w:hAnsiTheme="majorBidi" w:cstheme="majorBidi"/>
          <w:i/>
          <w:iCs/>
          <w:sz w:val="24"/>
          <w:szCs w:val="24"/>
        </w:rPr>
        <w:t>Group Investigation</w:t>
      </w:r>
      <w:r w:rsidRPr="00E77207">
        <w:rPr>
          <w:rFonts w:asciiTheme="majorBidi" w:hAnsiTheme="majorBidi" w:cstheme="majorBidi"/>
          <w:sz w:val="24"/>
          <w:szCs w:val="24"/>
        </w:rPr>
        <w:t>), NHT (</w:t>
      </w:r>
      <w:r w:rsidRPr="00E77207">
        <w:rPr>
          <w:rFonts w:asciiTheme="majorBidi" w:hAnsiTheme="majorBidi" w:cstheme="majorBidi"/>
          <w:i/>
          <w:iCs/>
          <w:sz w:val="24"/>
          <w:szCs w:val="24"/>
        </w:rPr>
        <w:t>Numbered Heads Together</w:t>
      </w:r>
      <w:r w:rsidRPr="00E77207">
        <w:rPr>
          <w:rFonts w:asciiTheme="majorBidi" w:hAnsiTheme="majorBidi" w:cstheme="majorBidi"/>
          <w:sz w:val="24"/>
          <w:szCs w:val="24"/>
        </w:rPr>
        <w:t>), dan TAI (</w:t>
      </w:r>
      <w:r w:rsidRPr="00E77207">
        <w:rPr>
          <w:rFonts w:asciiTheme="majorBidi" w:hAnsiTheme="majorBidi" w:cstheme="majorBidi"/>
          <w:i/>
          <w:iCs/>
          <w:sz w:val="24"/>
          <w:szCs w:val="24"/>
        </w:rPr>
        <w:t>Team Assisted Individualization</w:t>
      </w:r>
      <w:r w:rsidRPr="00E77207">
        <w:rPr>
          <w:rFonts w:asciiTheme="majorBidi" w:hAnsiTheme="majorBidi" w:cstheme="majorBidi"/>
          <w:sz w:val="24"/>
          <w:szCs w:val="24"/>
        </w:rPr>
        <w:t xml:space="preserve">). Penelitian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6306/lb.v4i3.440","ISSN":"2721-8929","abstract":"The purpose of this study was to find out how the STAD Cooperative Learning and Mind Mapping models helped 8th graders at SMP Negeri 11 Bengkulu City improve their reflective thinking skills. The design in this study used The-Nonequivalent Pretest-Posttest Control Group Design. This research is a quasi-experimental research. The total population in this study were 198 people and were all eighth grade students at SMP Negeri 11 Bengkulu City. The sample of this study consisted of 23 students of class VIII G and 19 students of class VIII H. Each sample class held three meetings during the study. The research data shows that the average value of n-gain in the experimental class is 69.21% which is quite effective, and the total value ranges from 33.23% to 82.61% which is classified as good (A). A value is obtained from learning outcomes using the t-test. (2-tailed) = 0.046 &lt; significant level = 0.05 so that the STAD type cooperative learning model assisted by Mind Mapping is said to be able to improve reflective thinking skills in class VIII students at SMP Negeri 11 Kota Bengkulu","author":[{"dropping-particle":"","family":"Br Ginting","given":"Aliya Monika","non-dropping-particle":"","parse-names":false,"suffix":""},{"dropping-particle":"","family":"Haji","given":"Saleh","non-dropping-particle":"","parse-names":false,"suffix":""},{"dropping-particle":"","family":"Sumardi","given":"Hari","non-dropping-particle":"","parse-names":false,"suffix":""}],"container-title":"Jurnal Lebesgue : Jurnal Ilmiah Pendidikan Matematika, Matematika dan Statistika","id":"ITEM-1","issue":"3","issued":{"date-parts":[["2023"]]},"page":"1798-1807","title":"Kemampuan Berpikir Reflektif Peserta Didik Melalui Model Cooperative Learning Tipe Stad Berbantuan Mind Mapping","type":"article-journal","volume":"4"},"uris":["http://www.mendeley.com/documents/?uuid=f08b73fd-e552-45c5-b8bf-2b48a07752b4"]}],"mendeley":{"formattedCitation":"(Br Ginting et al., 2023)","manualFormatting":"(Br Ginting et al., 2023)","plainTextFormattedCitation":"(Br Ginting et al., 2023)","previouslyFormattedCitation":"(Br Ginting et al., 2023)"},"properties":{"noteIndex":0},"schema":"https://github.com/citation-style-language/schema/raw/master/csl-citation.json"}</w:instrText>
      </w:r>
      <w:r>
        <w:rPr>
          <w:rFonts w:asciiTheme="majorBidi" w:hAnsiTheme="majorBidi" w:cstheme="majorBidi"/>
          <w:sz w:val="24"/>
          <w:szCs w:val="24"/>
        </w:rPr>
        <w:fldChar w:fldCharType="separate"/>
      </w:r>
      <w:r w:rsidRPr="00762353">
        <w:rPr>
          <w:rFonts w:asciiTheme="majorBidi" w:hAnsiTheme="majorBidi" w:cstheme="majorBidi"/>
          <w:noProof/>
          <w:sz w:val="24"/>
          <w:szCs w:val="24"/>
        </w:rPr>
        <w:t>(</w:t>
      </w:r>
      <w:r>
        <w:rPr>
          <w:rFonts w:asciiTheme="majorBidi" w:hAnsiTheme="majorBidi" w:cstheme="majorBidi"/>
          <w:noProof/>
          <w:sz w:val="24"/>
          <w:szCs w:val="24"/>
        </w:rPr>
        <w:t xml:space="preserve">Br </w:t>
      </w:r>
      <w:r w:rsidRPr="00762353">
        <w:rPr>
          <w:rFonts w:asciiTheme="majorBidi" w:hAnsiTheme="majorBidi" w:cstheme="majorBidi"/>
          <w:noProof/>
          <w:sz w:val="24"/>
          <w:szCs w:val="24"/>
        </w:rPr>
        <w:t>Ginting et al., 2023)</w:t>
      </w:r>
      <w:r>
        <w:rPr>
          <w:rFonts w:asciiTheme="majorBidi" w:hAnsiTheme="majorBidi" w:cstheme="majorBidi"/>
          <w:sz w:val="24"/>
          <w:szCs w:val="24"/>
        </w:rPr>
        <w:fldChar w:fldCharType="end"/>
      </w:r>
      <w:r w:rsidRPr="00E77207">
        <w:rPr>
          <w:rFonts w:asciiTheme="majorBidi" w:hAnsiTheme="majorBidi" w:cstheme="majorBidi"/>
          <w:sz w:val="24"/>
          <w:szCs w:val="24"/>
        </w:rPr>
        <w:t xml:space="preserve"> dalam penelitiannya menjelaskan bahwa </w:t>
      </w:r>
      <w:r>
        <w:rPr>
          <w:rFonts w:asciiTheme="majorBidi" w:hAnsiTheme="majorBidi" w:cstheme="majorBidi"/>
          <w:sz w:val="24"/>
          <w:szCs w:val="24"/>
        </w:rPr>
        <w:t>ada</w:t>
      </w:r>
      <w:r w:rsidRPr="00E77207">
        <w:rPr>
          <w:rFonts w:asciiTheme="majorBidi" w:hAnsiTheme="majorBidi" w:cstheme="majorBidi"/>
          <w:sz w:val="24"/>
          <w:szCs w:val="24"/>
        </w:rPr>
        <w:t xml:space="preserve"> peningkatan kemampuan berpikir reflektif peserta didik melalui model </w:t>
      </w:r>
      <w:r w:rsidRPr="00E77207">
        <w:rPr>
          <w:rFonts w:asciiTheme="majorBidi" w:hAnsiTheme="majorBidi" w:cstheme="majorBidi"/>
          <w:i/>
          <w:iCs/>
          <w:sz w:val="24"/>
          <w:szCs w:val="24"/>
        </w:rPr>
        <w:t>Cooperative Learning</w:t>
      </w:r>
      <w:r w:rsidRPr="00E77207">
        <w:rPr>
          <w:rFonts w:asciiTheme="majorBidi" w:hAnsiTheme="majorBidi" w:cstheme="majorBidi"/>
          <w:sz w:val="24"/>
          <w:szCs w:val="24"/>
        </w:rPr>
        <w:t xml:space="preserve"> Tipe STAD berbantuan </w:t>
      </w:r>
      <w:r w:rsidRPr="00E77207">
        <w:rPr>
          <w:rFonts w:asciiTheme="majorBidi" w:hAnsiTheme="majorBidi" w:cstheme="majorBidi"/>
          <w:i/>
          <w:iCs/>
          <w:sz w:val="24"/>
          <w:szCs w:val="24"/>
        </w:rPr>
        <w:t>Mind Mapping</w:t>
      </w:r>
      <w:r w:rsidRPr="00E77207">
        <w:rPr>
          <w:rFonts w:asciiTheme="majorBidi" w:hAnsiTheme="majorBidi" w:cstheme="majorBidi"/>
          <w:sz w:val="24"/>
          <w:szCs w:val="24"/>
        </w:rPr>
        <w:t xml:space="preserve"> di Kelas 8 SMP Negeri 11 </w:t>
      </w:r>
      <w:r>
        <w:rPr>
          <w:rFonts w:asciiTheme="majorBidi" w:hAnsiTheme="majorBidi" w:cstheme="majorBidi"/>
          <w:sz w:val="24"/>
          <w:szCs w:val="24"/>
        </w:rPr>
        <w:t xml:space="preserve">di </w:t>
      </w:r>
      <w:r w:rsidRPr="00E77207">
        <w:rPr>
          <w:rFonts w:asciiTheme="majorBidi" w:hAnsiTheme="majorBidi" w:cstheme="majorBidi"/>
          <w:sz w:val="24"/>
          <w:szCs w:val="24"/>
        </w:rPr>
        <w:t xml:space="preserve">kota Bengkulu pada materi </w:t>
      </w:r>
      <w:r>
        <w:rPr>
          <w:rFonts w:asciiTheme="majorBidi" w:hAnsiTheme="majorBidi" w:cstheme="majorBidi"/>
          <w:sz w:val="24"/>
          <w:szCs w:val="24"/>
        </w:rPr>
        <w:t>B</w:t>
      </w:r>
      <w:r w:rsidRPr="00E77207">
        <w:rPr>
          <w:rFonts w:asciiTheme="majorBidi" w:hAnsiTheme="majorBidi" w:cstheme="majorBidi"/>
          <w:sz w:val="24"/>
          <w:szCs w:val="24"/>
        </w:rPr>
        <w:t xml:space="preserve">angun </w:t>
      </w:r>
      <w:r>
        <w:rPr>
          <w:rFonts w:asciiTheme="majorBidi" w:hAnsiTheme="majorBidi" w:cstheme="majorBidi"/>
          <w:sz w:val="24"/>
          <w:szCs w:val="24"/>
        </w:rPr>
        <w:t>R</w:t>
      </w:r>
      <w:r w:rsidRPr="00E77207">
        <w:rPr>
          <w:rFonts w:asciiTheme="majorBidi" w:hAnsiTheme="majorBidi" w:cstheme="majorBidi"/>
          <w:sz w:val="24"/>
          <w:szCs w:val="24"/>
        </w:rPr>
        <w:t xml:space="preserve">uang </w:t>
      </w:r>
      <w:r>
        <w:rPr>
          <w:rFonts w:asciiTheme="majorBidi" w:hAnsiTheme="majorBidi" w:cstheme="majorBidi"/>
          <w:sz w:val="24"/>
          <w:szCs w:val="24"/>
        </w:rPr>
        <w:t>S</w:t>
      </w:r>
      <w:r w:rsidRPr="00E77207">
        <w:rPr>
          <w:rFonts w:asciiTheme="majorBidi" w:hAnsiTheme="majorBidi" w:cstheme="majorBidi"/>
          <w:sz w:val="24"/>
          <w:szCs w:val="24"/>
        </w:rPr>
        <w:t xml:space="preserve">isi </w:t>
      </w:r>
      <w:r>
        <w:rPr>
          <w:rFonts w:asciiTheme="majorBidi" w:hAnsiTheme="majorBidi" w:cstheme="majorBidi"/>
          <w:sz w:val="24"/>
          <w:szCs w:val="24"/>
        </w:rPr>
        <w:t>D</w:t>
      </w:r>
      <w:r w:rsidRPr="00E77207">
        <w:rPr>
          <w:rFonts w:asciiTheme="majorBidi" w:hAnsiTheme="majorBidi" w:cstheme="majorBidi"/>
          <w:sz w:val="24"/>
          <w:szCs w:val="24"/>
        </w:rPr>
        <w:t>atar</w:t>
      </w:r>
      <w:r>
        <w:rPr>
          <w:rFonts w:asciiTheme="majorBidi" w:hAnsiTheme="majorBidi" w:cstheme="majorBidi"/>
          <w:sz w:val="24"/>
          <w:szCs w:val="24"/>
        </w:rPr>
        <w:t>, khususnya pada</w:t>
      </w:r>
      <w:r w:rsidRPr="00E77207">
        <w:rPr>
          <w:rFonts w:asciiTheme="majorBidi" w:hAnsiTheme="majorBidi" w:cstheme="majorBidi"/>
          <w:sz w:val="24"/>
          <w:szCs w:val="24"/>
        </w:rPr>
        <w:t xml:space="preserve"> sub materi prisma dan limas.</w:t>
      </w:r>
    </w:p>
    <w:p w14:paraId="113535DC"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Selain model pembelajaran STAD, Model pembelajaran PBL juga dapat menumbuhkan kemampuan berfikir tingkat tinggi (</w:t>
      </w:r>
      <w:r w:rsidRPr="00E77207">
        <w:rPr>
          <w:rFonts w:asciiTheme="majorBidi" w:hAnsiTheme="majorBidi" w:cstheme="majorBidi"/>
          <w:i/>
          <w:iCs/>
          <w:sz w:val="24"/>
          <w:szCs w:val="24"/>
        </w:rPr>
        <w:t>Higher order thinking skill</w:t>
      </w:r>
      <w:r w:rsidRPr="00E77207">
        <w:rPr>
          <w:rFonts w:asciiTheme="majorBidi" w:hAnsiTheme="majorBidi" w:cstheme="majorBidi"/>
          <w:sz w:val="24"/>
          <w:szCs w:val="24"/>
        </w:rPr>
        <w:t>/HOTS), sehingga mendorong siswa untuk berfikir reflektif dalam melaksanakan pembelajaran yang lebih bermanfaat dimasa kini maupun dimasa yang akan datang. Sejalan dengan penelitian yang dilakukan oleh Fitriani dan Susanto (2021)</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48-6756","abstract":"Model Problem Based Learning (PBL) telah menjadi fokus penelitian dalam upaya untuk meningkatkan kemampuan berpikir reflektif matematis siswa di berbagai tingkatan pendidikan. Berbagai penelitian telah dilakukan untuk mengevaluasi dampak PBL terhadap kemampuan ini. Analisis literatur menunjukkan bahwa PBL secara konsisten terbukti efektif dalam meningkatkan kemampuan berpikir reflektif matematis. Kolaborasi antar siswa dalam lingkungan PBL juga terbukti menjadi faktor penting dalam meningkatkan reflektif matematis. Penelitian ini menggunakan Systematic Literature Review (SLR) dengan tahapan persiapan, pelaksanaan, dan laporan. Penelitian ini menggunakan referensi 65 artikel dan terdapat 47 artikel yang terseleksi dari 65 artikel tersebut. Pencarian referensi tersebut menggunakan data base google scholar, garuda, sinta, maupun proceedings. Studi-studi menunjukkan bahwa manfaat PBL tidak hanya bersifat sementara, tetapi juga berdampak positif dalam jangka panjang. Beberapa kesimpulan yang dapat diperoleh, diantaranya yaitu 1) ketercapaian tujuan pembelajaran matematika di sekolah dapat tercapai dengan baik dalam menggunakan model Problem Based Learning (PBL), 2) model Problem Based Learning (PBL) terbukti dapat membantu siswa mengembangkan keterampilan berpikir reflektif dengan lebih efektif dibandingkan metode pengajaran tradisional, dan 3) model Problem Based Learning (PBL) terbukti efektif dalam meningkatkan kemampuan siswa untuk berpikir reflektif. Siswa yang terlibat dalam PBL menunjukkan peningkatan yang berkelanjutan dalam kemampuan berpikir reflektif matematis mereka seiring waktu. Secara keseluruhan, PBL adalah pendekatan pembelajaran yang kuat dalam mengembangkan kemampuan berpikir reflektif matematis siswa.","author":[{"dropping-particle":"","family":"Ningrum","given":"Anindya Kirana Putri","non-dropping-particle":"","parse-names":false,"suffix":""},{"dropping-particle":"","family":"Novaliyosi","given":"","non-dropping-particle":"","parse-names":false,"suffix":""},{"dropping-particle":"","family":"Nindiasari","given":"Hepsi","non-dropping-particle":"","parse-names":false,"suffix":""}],"container-title":"Jurnal Educatio","id":"ITEM-1","issue":"3","issued":{"date-parts":[["2024"]]},"page":"873-880","title":"Systematic Literature Review: Model Problem Based Learning terhadap Kemampuan Berpikir Reflektif Matematis Siswa","type":"article-journal","volume":"10"},"uris":["http://www.mendeley.com/documents/?uuid=5751b82f-8e98-479e-b5b0-76dd623a0434"]}],"mendeley":{"formattedCitation":"(Ningrum et al., 2024)","plainTextFormattedCitation":"(Ningrum et al., 2024)","previouslyFormattedCitation":"(Ningrum et al., 2024)"},"properties":{"noteIndex":0},"schema":"https://github.com/citation-style-language/schema/raw/master/csl-citation.json"}</w:instrText>
      </w:r>
      <w:r>
        <w:rPr>
          <w:rFonts w:asciiTheme="majorBidi" w:hAnsiTheme="majorBidi" w:cstheme="majorBidi"/>
          <w:sz w:val="24"/>
          <w:szCs w:val="24"/>
        </w:rPr>
        <w:fldChar w:fldCharType="separate"/>
      </w:r>
      <w:r w:rsidRPr="0032285D">
        <w:rPr>
          <w:rFonts w:asciiTheme="majorBidi" w:hAnsiTheme="majorBidi" w:cstheme="majorBidi"/>
          <w:noProof/>
          <w:sz w:val="24"/>
          <w:szCs w:val="24"/>
        </w:rPr>
        <w:t>(Ningrum et al., 202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E77207">
        <w:rPr>
          <w:rFonts w:asciiTheme="majorBidi" w:hAnsiTheme="majorBidi" w:cstheme="majorBidi"/>
          <w:sz w:val="24"/>
          <w:szCs w:val="24"/>
        </w:rPr>
        <w:t xml:space="preserve">mengungkapkan bahwa </w:t>
      </w:r>
      <w:r>
        <w:rPr>
          <w:rFonts w:asciiTheme="majorBidi" w:hAnsiTheme="majorBidi" w:cstheme="majorBidi"/>
          <w:sz w:val="24"/>
          <w:szCs w:val="24"/>
        </w:rPr>
        <w:t>penerapan</w:t>
      </w:r>
      <w:r w:rsidRPr="00E77207">
        <w:rPr>
          <w:rFonts w:asciiTheme="majorBidi" w:hAnsiTheme="majorBidi" w:cstheme="majorBidi"/>
          <w:sz w:val="24"/>
          <w:szCs w:val="24"/>
        </w:rPr>
        <w:t xml:space="preserve"> PBL di kelas matematika </w:t>
      </w:r>
      <w:r>
        <w:rPr>
          <w:rFonts w:asciiTheme="majorBidi" w:hAnsiTheme="majorBidi" w:cstheme="majorBidi"/>
          <w:sz w:val="24"/>
          <w:szCs w:val="24"/>
        </w:rPr>
        <w:t>mampu</w:t>
      </w:r>
      <w:r w:rsidRPr="00E77207">
        <w:rPr>
          <w:rFonts w:asciiTheme="majorBidi" w:hAnsiTheme="majorBidi" w:cstheme="majorBidi"/>
          <w:sz w:val="24"/>
          <w:szCs w:val="24"/>
        </w:rPr>
        <w:t xml:space="preserve"> meningkatkan kemampuan berpikir reflektif siswa secara signifikan.  Siswa yang diajar dengan metode PBL menunjukkan </w:t>
      </w:r>
      <w:r>
        <w:rPr>
          <w:rFonts w:asciiTheme="majorBidi" w:hAnsiTheme="majorBidi" w:cstheme="majorBidi"/>
          <w:sz w:val="24"/>
          <w:szCs w:val="24"/>
        </w:rPr>
        <w:t>kemajuan</w:t>
      </w:r>
      <w:r w:rsidRPr="00E77207">
        <w:rPr>
          <w:rFonts w:asciiTheme="majorBidi" w:hAnsiTheme="majorBidi" w:cstheme="majorBidi"/>
          <w:sz w:val="24"/>
          <w:szCs w:val="24"/>
        </w:rPr>
        <w:t xml:space="preserve"> dalam kemampuan </w:t>
      </w:r>
      <w:r>
        <w:rPr>
          <w:rFonts w:asciiTheme="majorBidi" w:hAnsiTheme="majorBidi" w:cstheme="majorBidi"/>
          <w:sz w:val="24"/>
          <w:szCs w:val="24"/>
        </w:rPr>
        <w:t xml:space="preserve">mereka untuk </w:t>
      </w:r>
      <w:r w:rsidRPr="00E77207">
        <w:rPr>
          <w:rFonts w:asciiTheme="majorBidi" w:hAnsiTheme="majorBidi" w:cstheme="majorBidi"/>
          <w:sz w:val="24"/>
          <w:szCs w:val="24"/>
        </w:rPr>
        <w:t xml:space="preserve">menganalisis </w:t>
      </w:r>
      <w:r>
        <w:rPr>
          <w:rFonts w:asciiTheme="majorBidi" w:hAnsiTheme="majorBidi" w:cstheme="majorBidi"/>
          <w:sz w:val="24"/>
          <w:szCs w:val="24"/>
        </w:rPr>
        <w:t>per</w:t>
      </w:r>
      <w:r w:rsidRPr="00E77207">
        <w:rPr>
          <w:rFonts w:asciiTheme="majorBidi" w:hAnsiTheme="majorBidi" w:cstheme="majorBidi"/>
          <w:sz w:val="24"/>
          <w:szCs w:val="24"/>
        </w:rPr>
        <w:t>masalah</w:t>
      </w:r>
      <w:r>
        <w:rPr>
          <w:rFonts w:asciiTheme="majorBidi" w:hAnsiTheme="majorBidi" w:cstheme="majorBidi"/>
          <w:sz w:val="24"/>
          <w:szCs w:val="24"/>
        </w:rPr>
        <w:t>an</w:t>
      </w:r>
      <w:r w:rsidRPr="00E77207">
        <w:rPr>
          <w:rFonts w:asciiTheme="majorBidi" w:hAnsiTheme="majorBidi" w:cstheme="majorBidi"/>
          <w:sz w:val="24"/>
          <w:szCs w:val="24"/>
        </w:rPr>
        <w:t xml:space="preserve">, merumuskan hipotesis, dan mengevaluasi solusi yang mereka </w:t>
      </w:r>
      <w:r>
        <w:rPr>
          <w:rFonts w:asciiTheme="majorBidi" w:hAnsiTheme="majorBidi" w:cstheme="majorBidi"/>
          <w:sz w:val="24"/>
          <w:szCs w:val="24"/>
        </w:rPr>
        <w:t>buat</w:t>
      </w:r>
      <w:r w:rsidRPr="00E77207">
        <w:rPr>
          <w:rFonts w:asciiTheme="majorBidi" w:hAnsiTheme="majorBidi" w:cstheme="majorBidi"/>
          <w:sz w:val="24"/>
          <w:szCs w:val="24"/>
        </w:rPr>
        <w:t xml:space="preserve">. Selanjutnya penelitian oleh </w:t>
      </w:r>
      <w:r>
        <w:rPr>
          <w:rFonts w:asciiTheme="majorBidi" w:hAnsiTheme="majorBidi" w:cstheme="majorBidi"/>
          <w:sz w:val="24"/>
          <w:szCs w:val="24"/>
        </w:rPr>
        <w:t>(</w:t>
      </w:r>
      <w:r w:rsidRPr="00E77207">
        <w:rPr>
          <w:rFonts w:asciiTheme="majorBidi" w:hAnsiTheme="majorBidi" w:cstheme="majorBidi"/>
          <w:sz w:val="24"/>
          <w:szCs w:val="24"/>
        </w:rPr>
        <w:t xml:space="preserve">Dianti, </w:t>
      </w:r>
      <w:r>
        <w:rPr>
          <w:rFonts w:asciiTheme="majorBidi" w:hAnsiTheme="majorBidi" w:cstheme="majorBidi"/>
          <w:sz w:val="24"/>
          <w:szCs w:val="24"/>
        </w:rPr>
        <w:t xml:space="preserve">et al., </w:t>
      </w:r>
      <w:r w:rsidRPr="00E77207">
        <w:rPr>
          <w:rFonts w:asciiTheme="majorBidi" w:hAnsiTheme="majorBidi" w:cstheme="majorBidi"/>
          <w:sz w:val="24"/>
          <w:szCs w:val="24"/>
        </w:rPr>
        <w:t xml:space="preserve">2018), Model PBL dapat meningkatkan kemampuan berpikir reflektif matematis dan </w:t>
      </w:r>
      <w:r w:rsidRPr="00E77207">
        <w:rPr>
          <w:rFonts w:asciiTheme="majorBidi" w:hAnsiTheme="majorBidi" w:cstheme="majorBidi"/>
          <w:i/>
          <w:iCs/>
          <w:sz w:val="24"/>
          <w:szCs w:val="24"/>
        </w:rPr>
        <w:t>selfconfidence</w:t>
      </w:r>
      <w:r w:rsidRPr="00E77207">
        <w:rPr>
          <w:rFonts w:asciiTheme="majorBidi" w:hAnsiTheme="majorBidi" w:cstheme="majorBidi"/>
          <w:sz w:val="24"/>
          <w:szCs w:val="24"/>
        </w:rPr>
        <w:t xml:space="preserve"> siswa karena kemampuan berpikir reflektif </w:t>
      </w:r>
      <w:r w:rsidRPr="00E77207">
        <w:rPr>
          <w:rFonts w:asciiTheme="majorBidi" w:hAnsiTheme="majorBidi" w:cstheme="majorBidi"/>
          <w:sz w:val="24"/>
          <w:szCs w:val="24"/>
        </w:rPr>
        <w:lastRenderedPageBreak/>
        <w:t xml:space="preserve">dapat terlatih bila kemampuan itu diterapkan dalam situasi diskusi kelas yang membahas konsep matematika tertentu. </w:t>
      </w:r>
    </w:p>
    <w:p w14:paraId="415FE6C7"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 xml:space="preserve">Pembelajaran Problem Based Learning (PBL) pertama kali dipopulerkan oleh Barrows dan Tamblyn (1980) pada akhir abad ke 20 (Sanjaya, 2007). Pada awalnya, PBL dikembangkan dalam dunia pendidikan kedokteran. Akan tetapi, saat ini PBL telah dipakai secara luas pada semua jenjang pendidikan. PBL adalah suatu masalah, tetapi untuk menyelesaikan masalah itu peserta didik memerlukan pengetahuan baru untuk dapat menyelesaikannya Hamruni </w:t>
      </w:r>
      <w:r w:rsidRPr="00E77207">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5134/quagga.v10i01.920","ISSN":"1907-3089","abstract":"Penelitian ini bertujuan untuk menganalisis penerapan model problem based learning (PBL) terhadap kemampuan memecahkan masalah ditinjau dari penalaran siswa. Metode penelitian yang digunakan adalah Quasi Eksperimental Design. Pengambilan sampel dilakukan dengan menggunakan teknik Cluster Random sampling. Instrumen dalam penelitian ini adalah test penalaran siswa, test uraian, assesment kinerja, self assesment, lembar observasi dan angket siswa. Uji hipotesis dengan menggunakan uji t, korelasi dan analisis regresi sederhana untuk menelaah pengaruh model PBL terhadap kemampuan memecahkan masalah ditinjau dari penalaran siswa, didapatkan Thitung 1150 lebih besar dari Ttabel 2,655 yang artinya ada pengaruh kemampuan memecahkan masalah siswa yang menerapkan model PBL dengan yang tidak menerapkan model PBL, serta 0,93 nilai korelasi dan regresi 0,92. Sehingga kemampuan penalaran siswa berpengaruh terhadap kemampuan memecahkan masalah siswaKata Kunci: Model Problem Based Learning (PBL), Kemampuan Memecahkan Masalah, Kemampuan Penalaran","author":[{"dropping-particle":"","family":"Faudiah","given":"Ilah Solehati","non-dropping-particle":"","parse-names":false,"suffix":""},{"dropping-particle":"","family":"Nurlaelah","given":"Ilah","non-dropping-particle":"","parse-names":false,"suffix":""},{"dropping-particle":"","family":"Setiawati","given":"Ina","non-dropping-particle":"","parse-names":false,"suffix":""}],"container-title":"Quagga : Jurnal Pendidikan dan Biologi","id":"ITEM-1","issue":"01","issued":{"date-parts":[["2018"]]},"page":"42","title":"Penerapan Model Problem Based Learning (Pbl) Terhadap Kemampuan Memecahkan Masalah Ditinjau Dari Penalaran Siswa","type":"article-journal","volume":"10"},"uris":["http://www.mendeley.com/documents/?uuid=afccd6c9-7e2c-4e75-a4e4-7fd28f75b036"]}],"mendeley":{"formattedCitation":"(Faudiah et al., 2018)","plainTextFormattedCitation":"(Faudiah et al., 2018)","previouslyFormattedCitation":"(Faudiah et al., 2018)"},"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Faudiah et al., 2018)</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PBL merupakan suatu model pembelajaran yang pada pembelajarannya siswa </w:t>
      </w:r>
      <w:bookmarkStart w:id="2" w:name="_Hlk192773927"/>
      <w:r w:rsidRPr="00E77207">
        <w:rPr>
          <w:rFonts w:asciiTheme="majorBidi" w:hAnsiTheme="majorBidi" w:cstheme="majorBidi"/>
          <w:sz w:val="24"/>
          <w:szCs w:val="24"/>
        </w:rPr>
        <w:t xml:space="preserve">dihadapkan pada suatu permasalahan soal yang dihubungkan dengan pengalaman belajar yang telah dimiliki siswa tersebut. Dalam pembelajaran PBL siswa harus mampu mengorientasikan suatu permasalahannya dan menyelesaikannya dengan baik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ISSN":"2623-2154","abstract":"… Hipotesis penelitian ini adalah : 1) ’Penerapan model pembelajaran Problem Based Learning (PBL) dapat meningkatkan kemampuan berpikir reflektif matematis siswa SMA kelas XI pada materi turunan’’ 2) “Kemampuan berpikir … pembelajaran matematika Problem Based …","author":[{"dropping-particle":"","family":"Lisnawati","given":"Eva","non-dropping-particle":"","parse-names":false,"suffix":""},{"dropping-particle":"","family":"Widyatiningtyas","given":"Reviandari","non-dropping-particle":"","parse-names":false,"suffix":""},{"dropping-particle":"","family":"Ridha","given":"Mochamad Rasyid","non-dropping-particle":"","parse-names":false,"suffix":""}],"container-title":"INTERMATHZO (Jurnal Pendidikan dan Pembelajaran Matematika)","id":"ITEM-1","issue":"2","issued":{"date-parts":[["2018"]]},"page":"97-105","title":"Penerapan model pembelajaran problem based learning (PBL) terhadap kemampuan berpikir reflektif matematis siswa SMA kelas XI","type":"article-journal","volume":"3"},"uris":["http://www.mendeley.com/documents/?uuid=1bf1ec4f-a901-4e69-b434-b1068292aae1"]}],"mendeley":{"formattedCitation":"(Lisnawati et al., 2018)","plainTextFormattedCitation":"(Lisnawati et al., 2018)","previouslyFormattedCitation":"(Lisnawati et al., 2018)"},"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Lisnawati et al., 2018)</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xml:space="preserve">. PBL adalah proses pembelajaran yang pada kegiatan awalnya, peserta didik dihadapkan dengan suatu permasalahan dalam dunia nyata lalu dibimbing untuk menyelesaikan masalah tersebut melalui kegiatan selama pembelajaran </w:t>
      </w:r>
      <w:r w:rsidRPr="00E77207">
        <w:rPr>
          <w:rFonts w:asciiTheme="majorBidi" w:hAnsiTheme="majorBidi" w:cstheme="majorBidi"/>
          <w:sz w:val="24"/>
          <w:szCs w:val="24"/>
        </w:rPr>
        <w:fldChar w:fldCharType="begin" w:fldLock="1"/>
      </w:r>
      <w:r w:rsidRPr="00E77207">
        <w:rPr>
          <w:rFonts w:asciiTheme="majorBidi" w:hAnsiTheme="majorBidi" w:cstheme="majorBidi"/>
          <w:sz w:val="24"/>
          <w:szCs w:val="24"/>
        </w:rPr>
        <w:instrText>ADDIN CSL_CITATION {"citationItems":[{"id":"ITEM-1","itemData":{"DOI":"10.24127/ajpm.v10i1.2812","ISSN":"2089-8703","abstract":"Penelitian ini bertujuan untuk mengetahui perberdaan kemampuan pemecahan masalah matematis peserta didik yang  memperoleh  pembelajaran  modelProblem  Based  Learning(PBL)  dengan  siswa  yang  menggunakan model  pembelajaran  konvensional  yang  ditinjau  dari gender (laki-laki  dan  perempuan)  dan  level  sekolah (tinggi,sedang,  rendah)  di  MTsN  Kabupaten  Tanah  Datar.  Jenis  peneltian  adalah  eksperimen  dan  desain penelitian  yang  digunakan Randomized  Pretest-Posttest Control  Group  Designdengan  variabel  bebas  model PBL  dan  konvensional,  variabel  terikat  adalah  kemampuan  pemecahan  masalah  matematis  dan  variabel moderator  adalah genderdan  level  sekolah  dengan    jumlah  sampel  sebanyak  146  siswa.  Teknik  pengolahan data dengan menggunakan uji-t, uji-U dan uji ANOVA dua arah. Hasil penelitian ini menunjukkan bahwa: (1) Kemampuan pemecahan masalah matematis siswa  yang belajar dengan model PBL  lebih tinggi dibandingkan dengan  yang  belajar  dengan  model  konvensional  di  sekolah  level  tinggi,  sedang  dan  rendah.  (2)  Kemampuan pemecahan  masalah  matematis  siswa  laki-laki  dan  perempuan  yang  belajar  dengan    model  PBL  lebih  tinggi dibandingkan dengan yang belajar dengan model konvensional.(3) Kemampuan pemecahan masalah matematis siswa perempuan lebih tinggi dibandingkan laki-laki (4)  Tidak  terdapat  interaksi antara model pembelajaran dan  gender    dalam  mempengaruhi  kemampuan  pemecahan  masalah  matematis  siswa.  (5)  Tidak    terdapat interaksi antara  model pembelajaran  dan level sekolah dalam mempengaruhi kemampuan pemecahan masalah matematis siswa.","author":[{"dropping-particle":"","family":"Yerizon","given":"Yerizon","non-dropping-particle":"","parse-names":false,"suffix":""},{"dropping-particle":"","family":"Wahyuni","given":"Putri","non-dropping-particle":"","parse-names":false,"suffix":""},{"dropping-particle":"","family":"Fauzan","given":"Ahmad","non-dropping-particle":"","parse-names":false,"suffix":""}],"container-title":"AKSIOMA: Jurnal Program Studi Pendidikan Matematika","id":"ITEM-1","issue":"1","issued":{"date-parts":[["2021"]]},"page":"105","title":"Pengaruh Problem Based Learning Terhadap Kemampuan Pemecahan Masalah Matematis Ditinjau Dari Gender Dan Level Sekolah","type":"article-journal","volume":"10"},"uris":["http://www.mendeley.com/documents/?uuid=df7b2d9f-0ca9-444c-bd05-e6fbc2c4ed80"]}],"mendeley":{"formattedCitation":"(Yerizon et al., 2021)","plainTextFormattedCitation":"(Yerizon et al., 2021)","previouslyFormattedCitation":"(Yerizon et al., 2021)"},"properties":{"noteIndex":0},"schema":"https://github.com/citation-style-language/schema/raw/master/csl-citation.json"}</w:instrText>
      </w:r>
      <w:r w:rsidRPr="00E77207">
        <w:rPr>
          <w:rFonts w:asciiTheme="majorBidi" w:hAnsiTheme="majorBidi" w:cstheme="majorBidi"/>
          <w:sz w:val="24"/>
          <w:szCs w:val="24"/>
        </w:rPr>
        <w:fldChar w:fldCharType="separate"/>
      </w:r>
      <w:r w:rsidRPr="00E77207">
        <w:rPr>
          <w:rFonts w:asciiTheme="majorBidi" w:hAnsiTheme="majorBidi" w:cstheme="majorBidi"/>
          <w:noProof/>
          <w:sz w:val="24"/>
          <w:szCs w:val="24"/>
        </w:rPr>
        <w:t>(Yerizon et al., 2021)</w:t>
      </w:r>
      <w:r w:rsidRPr="00E77207">
        <w:rPr>
          <w:rFonts w:asciiTheme="majorBidi" w:hAnsiTheme="majorBidi" w:cstheme="majorBidi"/>
          <w:sz w:val="24"/>
          <w:szCs w:val="24"/>
        </w:rPr>
        <w:fldChar w:fldCharType="end"/>
      </w:r>
      <w:r w:rsidRPr="00E77207">
        <w:rPr>
          <w:rFonts w:asciiTheme="majorBidi" w:hAnsiTheme="majorBidi" w:cstheme="majorBidi"/>
          <w:sz w:val="24"/>
          <w:szCs w:val="24"/>
        </w:rPr>
        <w:t>. Model ini me</w:t>
      </w:r>
      <w:r>
        <w:rPr>
          <w:rFonts w:asciiTheme="majorBidi" w:hAnsiTheme="majorBidi" w:cstheme="majorBidi"/>
          <w:sz w:val="24"/>
          <w:szCs w:val="24"/>
        </w:rPr>
        <w:t>mbuat</w:t>
      </w:r>
      <w:r w:rsidRPr="00E77207">
        <w:rPr>
          <w:rFonts w:asciiTheme="majorBidi" w:hAnsiTheme="majorBidi" w:cstheme="majorBidi"/>
          <w:sz w:val="24"/>
          <w:szCs w:val="24"/>
        </w:rPr>
        <w:t xml:space="preserve"> siswa</w:t>
      </w:r>
      <w:r>
        <w:rPr>
          <w:rFonts w:asciiTheme="majorBidi" w:hAnsiTheme="majorBidi" w:cstheme="majorBidi"/>
          <w:sz w:val="24"/>
          <w:szCs w:val="24"/>
        </w:rPr>
        <w:t xml:space="preserve"> berada</w:t>
      </w:r>
      <w:r w:rsidRPr="00E77207">
        <w:rPr>
          <w:rFonts w:asciiTheme="majorBidi" w:hAnsiTheme="majorBidi" w:cstheme="majorBidi"/>
          <w:sz w:val="24"/>
          <w:szCs w:val="24"/>
        </w:rPr>
        <w:t xml:space="preserve"> dalam peran aktif, mengharuskan mereka untuk </w:t>
      </w:r>
      <w:r>
        <w:rPr>
          <w:rFonts w:asciiTheme="majorBidi" w:hAnsiTheme="majorBidi" w:cstheme="majorBidi"/>
          <w:sz w:val="24"/>
          <w:szCs w:val="24"/>
        </w:rPr>
        <w:t>menemukan</w:t>
      </w:r>
      <w:r w:rsidRPr="00E77207">
        <w:rPr>
          <w:rFonts w:asciiTheme="majorBidi" w:hAnsiTheme="majorBidi" w:cstheme="majorBidi"/>
          <w:sz w:val="24"/>
          <w:szCs w:val="24"/>
        </w:rPr>
        <w:t xml:space="preserve"> masalah, mencari informasi yang relevan, dan mengembangkan solusi </w:t>
      </w:r>
      <w:r>
        <w:rPr>
          <w:rFonts w:asciiTheme="majorBidi" w:hAnsiTheme="majorBidi" w:cstheme="majorBidi"/>
          <w:sz w:val="24"/>
          <w:szCs w:val="24"/>
        </w:rPr>
        <w:t xml:space="preserve">baik </w:t>
      </w:r>
      <w:r w:rsidRPr="00E77207">
        <w:rPr>
          <w:rFonts w:asciiTheme="majorBidi" w:hAnsiTheme="majorBidi" w:cstheme="majorBidi"/>
          <w:sz w:val="24"/>
          <w:szCs w:val="24"/>
        </w:rPr>
        <w:t xml:space="preserve">secara </w:t>
      </w:r>
      <w:r>
        <w:rPr>
          <w:rFonts w:asciiTheme="majorBidi" w:hAnsiTheme="majorBidi" w:cstheme="majorBidi"/>
          <w:sz w:val="24"/>
          <w:szCs w:val="24"/>
        </w:rPr>
        <w:t>individu</w:t>
      </w:r>
      <w:r w:rsidRPr="00E77207">
        <w:rPr>
          <w:rFonts w:asciiTheme="majorBidi" w:hAnsiTheme="majorBidi" w:cstheme="majorBidi"/>
          <w:sz w:val="24"/>
          <w:szCs w:val="24"/>
        </w:rPr>
        <w:t xml:space="preserve"> </w:t>
      </w:r>
      <w:r>
        <w:rPr>
          <w:rFonts w:asciiTheme="majorBidi" w:hAnsiTheme="majorBidi" w:cstheme="majorBidi"/>
          <w:sz w:val="24"/>
          <w:szCs w:val="24"/>
        </w:rPr>
        <w:t>maupun</w:t>
      </w:r>
      <w:r w:rsidRPr="00E77207">
        <w:rPr>
          <w:rFonts w:asciiTheme="majorBidi" w:hAnsiTheme="majorBidi" w:cstheme="majorBidi"/>
          <w:sz w:val="24"/>
          <w:szCs w:val="24"/>
        </w:rPr>
        <w:t xml:space="preserve"> dalam kelompok </w:t>
      </w:r>
      <w:r w:rsidRPr="00E77207">
        <w:rPr>
          <w:rStyle w:val="FootnoteReference"/>
          <w:rFonts w:asciiTheme="majorBidi" w:hAnsiTheme="majorBidi"/>
          <w:sz w:val="24"/>
          <w:szCs w:val="24"/>
        </w:rPr>
        <w:fldChar w:fldCharType="begin" w:fldLock="1"/>
      </w:r>
      <w:r w:rsidRPr="00E77207">
        <w:rPr>
          <w:rFonts w:asciiTheme="majorBidi" w:hAnsiTheme="majorBidi" w:cstheme="majorBidi"/>
          <w:sz w:val="24"/>
          <w:szCs w:val="24"/>
        </w:rPr>
        <w:instrText>ADDIN CSL_CITATION {"citationItems":[{"id":"ITEM-1","itemData":{"ISSN":"2548-6756","abstract":"Model Problem Based Learning (PBL) telah menjadi fokus penelitian dalam upaya untuk meningkatkan kemampuan berpikir reflektif matematis siswa di berbagai tingkatan pendidikan. Berbagai penelitian telah dilakukan untuk mengevaluasi dampak PBL terhadap kemampuan ini. Analisis literatur menunjukkan bahwa PBL secara konsisten terbukti efektif dalam meningkatkan kemampuan berpikir reflektif matematis. Kolaborasi antar siswa dalam lingkungan PBL juga terbukti menjadi faktor penting dalam meningkatkan reflektif matematis. Penelitian ini menggunakan Systematic Literature Review (SLR) dengan tahapan persiapan, pelaksanaan, dan laporan. Penelitian ini menggunakan referensi 65 artikel dan terdapat 47 artikel yang terseleksi dari 65 artikel tersebut. Pencarian referensi tersebut menggunakan data base google scholar, garuda, sinta, maupun proceedings. Studi-studi menunjukkan bahwa manfaat PBL tidak hanya bersifat sementara, tetapi juga berdampak positif dalam jangka panjang. Beberapa kesimpulan yang dapat diperoleh, diantaranya yaitu 1) ketercapaian tujuan pembelajaran matematika di sekolah dapat tercapai dengan baik dalam menggunakan model Problem Based Learning (PBL), 2) model Problem Based Learning (PBL) terbukti dapat membantu siswa mengembangkan keterampilan berpikir reflektif dengan lebih efektif dibandingkan metode pengajaran tradisional, dan 3) model Problem Based Learning (PBL) terbukti efektif dalam meningkatkan kemampuan siswa untuk berpikir reflektif. Siswa yang terlibat dalam PBL menunjukkan peningkatan yang berkelanjutan dalam kemampuan berpikir reflektif matematis mereka seiring waktu. Secara keseluruhan, PBL adalah pendekatan pembelajaran yang kuat dalam mengembangkan kemampuan berpikir reflektif matematis siswa.","author":[{"dropping-particle":"","family":"Ningrum","given":"Anindya Kirana Putri","non-dropping-particle":"","parse-names":false,"suffix":""},{"dropping-particle":"","family":"Novaliyosi","given":"","non-dropping-particle":"","parse-names":false,"suffix":""},{"dropping-particle":"","family":"Nindiasari","given":"Hepsi","non-dropping-particle":"","parse-names":false,"suffix":""}],"container-title":"Jurnal Educatio","id":"ITEM-1","issue":"3","issued":{"date-parts":[["2024"]]},"page":"873-880","title":"Systematic Literature Review: Model Problem Based Learning terhadap Kemampuan Berpikir Reflektif Matematis Siswa","type":"article-journal","volume":"10"},"uris":["http://www.mendeley.com/documents/?uuid=5751b82f-8e98-479e-b5b0-76dd623a0434"]}],"mendeley":{"formattedCitation":"(Ningrum et al., 2024)","plainTextFormattedCitation":"(Ningrum et al., 2024)","previouslyFormattedCitation":"(Ningrum et al., 2024)"},"properties":{"noteIndex":0},"schema":"https://github.com/citation-style-language/schema/raw/master/csl-citation.json"}</w:instrText>
      </w:r>
      <w:r w:rsidRPr="00E77207">
        <w:rPr>
          <w:rStyle w:val="FootnoteReference"/>
          <w:rFonts w:asciiTheme="majorBidi" w:hAnsiTheme="majorBidi"/>
          <w:sz w:val="24"/>
          <w:szCs w:val="24"/>
        </w:rPr>
        <w:fldChar w:fldCharType="separate"/>
      </w:r>
      <w:r w:rsidRPr="00E77207">
        <w:rPr>
          <w:rFonts w:asciiTheme="majorBidi" w:hAnsiTheme="majorBidi" w:cstheme="majorBidi"/>
          <w:bCs/>
          <w:noProof/>
          <w:sz w:val="24"/>
          <w:szCs w:val="24"/>
        </w:rPr>
        <w:t>(Ningrum et al., 2024)</w:t>
      </w:r>
      <w:r w:rsidRPr="00E77207">
        <w:rPr>
          <w:rStyle w:val="FootnoteReference"/>
          <w:rFonts w:asciiTheme="majorBidi" w:hAnsiTheme="majorBidi"/>
          <w:sz w:val="24"/>
          <w:szCs w:val="24"/>
        </w:rPr>
        <w:fldChar w:fldCharType="end"/>
      </w:r>
      <w:r w:rsidRPr="00E77207">
        <w:rPr>
          <w:rFonts w:asciiTheme="majorBidi" w:hAnsiTheme="majorBidi" w:cstheme="majorBidi"/>
          <w:sz w:val="24"/>
          <w:szCs w:val="24"/>
        </w:rPr>
        <w:t xml:space="preserve">. </w:t>
      </w:r>
    </w:p>
    <w:p w14:paraId="1725406E"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b/>
          <w:bCs/>
          <w:sz w:val="24"/>
          <w:szCs w:val="24"/>
        </w:rPr>
      </w:pPr>
      <w:r w:rsidRPr="00E77207">
        <w:rPr>
          <w:rFonts w:asciiTheme="majorBidi" w:hAnsiTheme="majorBidi" w:cstheme="majorBidi"/>
          <w:sz w:val="24"/>
          <w:szCs w:val="24"/>
        </w:rPr>
        <w:tab/>
        <w:t xml:space="preserve">Menyadari pentingnya model pembelajaran dan kemampuan awal </w:t>
      </w:r>
      <w:r>
        <w:rPr>
          <w:rFonts w:asciiTheme="majorBidi" w:hAnsiTheme="majorBidi" w:cstheme="majorBidi"/>
          <w:sz w:val="24"/>
          <w:szCs w:val="24"/>
        </w:rPr>
        <w:t>peserta didik dalam</w:t>
      </w:r>
      <w:r w:rsidRPr="00E77207">
        <w:rPr>
          <w:rFonts w:asciiTheme="majorBidi" w:hAnsiTheme="majorBidi" w:cstheme="majorBidi"/>
          <w:sz w:val="24"/>
          <w:szCs w:val="24"/>
        </w:rPr>
        <w:t xml:space="preserve"> pembelajaran matematika khususnya dalam aspek berpikir reflektif matematis siswa. Penulis tertarik untuk melakukan penelitian tentang </w:t>
      </w:r>
      <w:r w:rsidRPr="00E77207">
        <w:rPr>
          <w:rFonts w:asciiTheme="majorBidi" w:hAnsiTheme="majorBidi" w:cstheme="majorBidi"/>
          <w:b/>
          <w:bCs/>
          <w:sz w:val="24"/>
          <w:szCs w:val="24"/>
        </w:rPr>
        <w:t xml:space="preserve">Perbandingan Kemampuan Berpikir Reflektif Matematis Antara Siswa Yang Mendapatkan Pembelajaran </w:t>
      </w:r>
      <w:r w:rsidRPr="00E77207">
        <w:rPr>
          <w:rFonts w:asciiTheme="majorBidi" w:hAnsiTheme="majorBidi" w:cstheme="majorBidi"/>
          <w:b/>
          <w:bCs/>
          <w:i/>
          <w:iCs/>
          <w:sz w:val="24"/>
          <w:szCs w:val="24"/>
        </w:rPr>
        <w:t>Student Teams Achievement Division</w:t>
      </w:r>
      <w:r w:rsidRPr="00E77207">
        <w:rPr>
          <w:rFonts w:asciiTheme="majorBidi" w:hAnsiTheme="majorBidi" w:cstheme="majorBidi"/>
          <w:b/>
          <w:bCs/>
          <w:sz w:val="24"/>
          <w:szCs w:val="24"/>
        </w:rPr>
        <w:t xml:space="preserve"> Dengan </w:t>
      </w:r>
      <w:r w:rsidRPr="00E77207">
        <w:rPr>
          <w:rFonts w:asciiTheme="majorBidi" w:hAnsiTheme="majorBidi" w:cstheme="majorBidi"/>
          <w:b/>
          <w:bCs/>
          <w:i/>
          <w:iCs/>
          <w:sz w:val="24"/>
          <w:szCs w:val="24"/>
        </w:rPr>
        <w:t>Problem Based Learning</w:t>
      </w:r>
      <w:r w:rsidRPr="00E77207">
        <w:rPr>
          <w:rFonts w:asciiTheme="majorBidi" w:hAnsiTheme="majorBidi" w:cstheme="majorBidi"/>
          <w:b/>
          <w:bCs/>
          <w:sz w:val="24"/>
          <w:szCs w:val="24"/>
        </w:rPr>
        <w:t>.</w:t>
      </w:r>
    </w:p>
    <w:p w14:paraId="0B25712A" w14:textId="77777777" w:rsidR="00FB32C0" w:rsidRPr="00E77207" w:rsidRDefault="00FB32C0" w:rsidP="00FB32C0">
      <w:pPr>
        <w:pStyle w:val="ListParagraph"/>
        <w:tabs>
          <w:tab w:val="left" w:pos="1134"/>
        </w:tabs>
        <w:spacing w:line="360" w:lineRule="auto"/>
        <w:ind w:left="426"/>
        <w:jc w:val="both"/>
        <w:rPr>
          <w:rFonts w:asciiTheme="majorBidi" w:hAnsiTheme="majorBidi" w:cstheme="majorBidi"/>
          <w:b/>
          <w:bCs/>
          <w:sz w:val="24"/>
          <w:szCs w:val="24"/>
        </w:rPr>
      </w:pPr>
    </w:p>
    <w:p w14:paraId="36730A63" w14:textId="77777777" w:rsidR="00FB32C0" w:rsidRPr="007D4B76" w:rsidRDefault="00FB32C0" w:rsidP="00FB32C0">
      <w:pPr>
        <w:pStyle w:val="ListParagraph"/>
        <w:numPr>
          <w:ilvl w:val="1"/>
          <w:numId w:val="1"/>
        </w:numPr>
        <w:tabs>
          <w:tab w:val="left" w:pos="1134"/>
        </w:tabs>
        <w:spacing w:line="360" w:lineRule="auto"/>
        <w:ind w:left="426" w:hanging="426"/>
        <w:jc w:val="both"/>
        <w:rPr>
          <w:rFonts w:asciiTheme="majorBidi" w:hAnsiTheme="majorBidi" w:cstheme="majorBidi"/>
          <w:b/>
          <w:bCs/>
          <w:sz w:val="24"/>
          <w:szCs w:val="24"/>
        </w:rPr>
      </w:pPr>
      <w:r w:rsidRPr="007D4B76">
        <w:rPr>
          <w:rFonts w:asciiTheme="majorBidi" w:hAnsiTheme="majorBidi" w:cstheme="majorBidi"/>
          <w:b/>
          <w:bCs/>
          <w:sz w:val="24"/>
          <w:szCs w:val="24"/>
        </w:rPr>
        <w:t>Rumusan Masalah</w:t>
      </w:r>
    </w:p>
    <w:p w14:paraId="76623F4B"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Berdasarkan latar belakang masalah, penulis mengambil rumusan masalah sebagai berikut:</w:t>
      </w:r>
    </w:p>
    <w:p w14:paraId="32231D74" w14:textId="77777777" w:rsidR="00FB32C0" w:rsidRPr="00E77207" w:rsidRDefault="00FB32C0" w:rsidP="00FB32C0">
      <w:pPr>
        <w:pStyle w:val="ListParagraph"/>
        <w:numPr>
          <w:ilvl w:val="0"/>
          <w:numId w:val="2"/>
        </w:numPr>
        <w:tabs>
          <w:tab w:val="left" w:pos="1134"/>
        </w:tabs>
        <w:spacing w:line="360" w:lineRule="auto"/>
        <w:ind w:left="426"/>
        <w:jc w:val="both"/>
        <w:rPr>
          <w:rFonts w:asciiTheme="majorBidi" w:hAnsiTheme="majorBidi" w:cstheme="majorBidi"/>
          <w:sz w:val="24"/>
          <w:szCs w:val="24"/>
        </w:rPr>
      </w:pPr>
      <w:r w:rsidRPr="00E77207">
        <w:rPr>
          <w:rFonts w:asciiTheme="majorBidi" w:hAnsiTheme="majorBidi" w:cstheme="majorBidi"/>
          <w:sz w:val="24"/>
          <w:szCs w:val="24"/>
        </w:rPr>
        <w:t xml:space="preserve">Bagaimana </w:t>
      </w:r>
      <w:bookmarkStart w:id="3" w:name="_Hlk215863035"/>
      <w:r w:rsidRPr="00E77207">
        <w:rPr>
          <w:rFonts w:asciiTheme="majorBidi" w:hAnsiTheme="majorBidi" w:cstheme="majorBidi"/>
          <w:sz w:val="24"/>
          <w:szCs w:val="24"/>
        </w:rPr>
        <w:t xml:space="preserve">peningkatan kemampuan </w:t>
      </w:r>
      <w:bookmarkStart w:id="4" w:name="_Hlk202211776"/>
      <w:r w:rsidRPr="00E77207">
        <w:rPr>
          <w:rFonts w:asciiTheme="majorBidi" w:hAnsiTheme="majorBidi" w:cstheme="majorBidi"/>
          <w:sz w:val="24"/>
          <w:szCs w:val="24"/>
        </w:rPr>
        <w:t xml:space="preserve">berpikir reflektif </w:t>
      </w:r>
      <w:r>
        <w:rPr>
          <w:rFonts w:asciiTheme="majorBidi" w:hAnsiTheme="majorBidi" w:cstheme="majorBidi"/>
          <w:sz w:val="24"/>
          <w:szCs w:val="24"/>
        </w:rPr>
        <w:t>matematis peserta didik</w:t>
      </w:r>
      <w:r w:rsidRPr="00E77207">
        <w:rPr>
          <w:rFonts w:asciiTheme="majorBidi" w:hAnsiTheme="majorBidi" w:cstheme="majorBidi"/>
          <w:sz w:val="24"/>
          <w:szCs w:val="24"/>
        </w:rPr>
        <w:t xml:space="preserve"> yang mendapatkan model pembelajaran </w:t>
      </w:r>
      <w:r w:rsidRPr="00E77207">
        <w:rPr>
          <w:rFonts w:asciiTheme="majorBidi" w:hAnsiTheme="majorBidi" w:cstheme="majorBidi"/>
          <w:i/>
          <w:iCs/>
          <w:sz w:val="24"/>
          <w:szCs w:val="24"/>
        </w:rPr>
        <w:t>Student Teams Achievement Division</w:t>
      </w:r>
      <w:r w:rsidRPr="00E77207">
        <w:rPr>
          <w:rFonts w:asciiTheme="majorBidi" w:hAnsiTheme="majorBidi" w:cstheme="majorBidi"/>
          <w:sz w:val="24"/>
          <w:szCs w:val="24"/>
        </w:rPr>
        <w:t xml:space="preserve"> (STAD)</w:t>
      </w:r>
      <w:bookmarkEnd w:id="4"/>
      <w:r w:rsidRPr="00E77207">
        <w:rPr>
          <w:rFonts w:asciiTheme="majorBidi" w:hAnsiTheme="majorBidi" w:cstheme="majorBidi"/>
          <w:sz w:val="24"/>
          <w:szCs w:val="24"/>
        </w:rPr>
        <w:t>?</w:t>
      </w:r>
    </w:p>
    <w:bookmarkEnd w:id="3"/>
    <w:p w14:paraId="082DB2B3" w14:textId="77777777" w:rsidR="00FB32C0" w:rsidRDefault="00FB32C0" w:rsidP="00FB32C0">
      <w:pPr>
        <w:pStyle w:val="ListParagraph"/>
        <w:numPr>
          <w:ilvl w:val="0"/>
          <w:numId w:val="2"/>
        </w:numPr>
        <w:tabs>
          <w:tab w:val="left" w:pos="1134"/>
        </w:tabs>
        <w:spacing w:line="360" w:lineRule="auto"/>
        <w:ind w:left="426"/>
        <w:jc w:val="both"/>
        <w:rPr>
          <w:rFonts w:asciiTheme="majorBidi" w:hAnsiTheme="majorBidi" w:cstheme="majorBidi"/>
          <w:sz w:val="24"/>
          <w:szCs w:val="24"/>
        </w:rPr>
      </w:pPr>
      <w:r w:rsidRPr="00E77207">
        <w:rPr>
          <w:rFonts w:asciiTheme="majorBidi" w:hAnsiTheme="majorBidi" w:cstheme="majorBidi"/>
          <w:sz w:val="24"/>
          <w:szCs w:val="24"/>
        </w:rPr>
        <w:lastRenderedPageBreak/>
        <w:t xml:space="preserve">Bagaimana peningkatan kemampuan berpikir reflektif </w:t>
      </w:r>
      <w:r>
        <w:rPr>
          <w:rFonts w:asciiTheme="majorBidi" w:hAnsiTheme="majorBidi" w:cstheme="majorBidi"/>
          <w:sz w:val="24"/>
          <w:szCs w:val="24"/>
        </w:rPr>
        <w:t xml:space="preserve">matematis </w:t>
      </w:r>
      <w:bookmarkStart w:id="5" w:name="_Hlk215863186"/>
      <w:r>
        <w:rPr>
          <w:rFonts w:asciiTheme="majorBidi" w:hAnsiTheme="majorBidi" w:cstheme="majorBidi"/>
          <w:sz w:val="24"/>
          <w:szCs w:val="24"/>
        </w:rPr>
        <w:t>peserta didik</w:t>
      </w:r>
      <w:r w:rsidRPr="00E77207">
        <w:rPr>
          <w:rFonts w:asciiTheme="majorBidi" w:hAnsiTheme="majorBidi" w:cstheme="majorBidi"/>
          <w:sz w:val="24"/>
          <w:szCs w:val="24"/>
        </w:rPr>
        <w:t xml:space="preserve"> yang mendapatkan model pembelajaran </w:t>
      </w:r>
      <w:r w:rsidRPr="00E77207">
        <w:rPr>
          <w:rFonts w:asciiTheme="majorBidi" w:hAnsiTheme="majorBidi" w:cstheme="majorBidi"/>
          <w:i/>
          <w:iCs/>
          <w:sz w:val="24"/>
          <w:szCs w:val="24"/>
        </w:rPr>
        <w:t>Problem Based Learning</w:t>
      </w:r>
      <w:r w:rsidRPr="00E77207">
        <w:rPr>
          <w:rFonts w:asciiTheme="majorBidi" w:hAnsiTheme="majorBidi" w:cstheme="majorBidi"/>
          <w:sz w:val="24"/>
          <w:szCs w:val="24"/>
        </w:rPr>
        <w:t xml:space="preserve"> (PBL)</w:t>
      </w:r>
      <w:bookmarkEnd w:id="5"/>
      <w:r w:rsidRPr="00E77207">
        <w:rPr>
          <w:rFonts w:asciiTheme="majorBidi" w:hAnsiTheme="majorBidi" w:cstheme="majorBidi"/>
          <w:sz w:val="24"/>
          <w:szCs w:val="24"/>
        </w:rPr>
        <w:t>?</w:t>
      </w:r>
    </w:p>
    <w:p w14:paraId="5C2D4269" w14:textId="77777777" w:rsidR="00FB32C0" w:rsidRDefault="00FB32C0" w:rsidP="00FB32C0">
      <w:pPr>
        <w:pStyle w:val="ListParagraph"/>
        <w:numPr>
          <w:ilvl w:val="0"/>
          <w:numId w:val="2"/>
        </w:numPr>
        <w:tabs>
          <w:tab w:val="left" w:pos="1134"/>
        </w:tabs>
        <w:spacing w:line="360" w:lineRule="auto"/>
        <w:ind w:left="426"/>
        <w:jc w:val="both"/>
        <w:rPr>
          <w:rFonts w:asciiTheme="majorBidi" w:hAnsiTheme="majorBidi" w:cstheme="majorBidi"/>
          <w:sz w:val="24"/>
          <w:szCs w:val="24"/>
        </w:rPr>
      </w:pPr>
      <w:r w:rsidRPr="00E77207">
        <w:rPr>
          <w:rFonts w:asciiTheme="majorBidi" w:hAnsiTheme="majorBidi" w:cstheme="majorBidi"/>
          <w:sz w:val="24"/>
          <w:szCs w:val="24"/>
        </w:rPr>
        <w:t xml:space="preserve">Apakah </w:t>
      </w:r>
      <w:bookmarkStart w:id="6" w:name="_Hlk215863264"/>
      <w:r w:rsidRPr="00E77207">
        <w:rPr>
          <w:rFonts w:asciiTheme="majorBidi" w:hAnsiTheme="majorBidi" w:cstheme="majorBidi"/>
          <w:sz w:val="24"/>
          <w:szCs w:val="24"/>
        </w:rPr>
        <w:t xml:space="preserve">peningkatan kemampuan berpikir reflektif siswa yang mendapatkan pembelajaran </w:t>
      </w:r>
      <w:r w:rsidRPr="00E77207">
        <w:rPr>
          <w:rFonts w:asciiTheme="majorBidi" w:hAnsiTheme="majorBidi" w:cstheme="majorBidi"/>
          <w:i/>
          <w:iCs/>
          <w:sz w:val="24"/>
          <w:szCs w:val="24"/>
        </w:rPr>
        <w:t>Student Teams Achievement Division</w:t>
      </w:r>
      <w:r w:rsidRPr="00E77207">
        <w:rPr>
          <w:rFonts w:asciiTheme="majorBidi" w:hAnsiTheme="majorBidi" w:cstheme="majorBidi"/>
          <w:sz w:val="24"/>
          <w:szCs w:val="24"/>
        </w:rPr>
        <w:t xml:space="preserve"> (STAD) lebih baik daripada yang mendapatkan pembelajaran </w:t>
      </w:r>
      <w:r w:rsidRPr="00E77207">
        <w:rPr>
          <w:rFonts w:asciiTheme="majorBidi" w:hAnsiTheme="majorBidi" w:cstheme="majorBidi"/>
          <w:i/>
          <w:iCs/>
          <w:sz w:val="24"/>
          <w:szCs w:val="24"/>
        </w:rPr>
        <w:t>Problem Based Learning</w:t>
      </w:r>
      <w:r w:rsidRPr="00E77207">
        <w:rPr>
          <w:rFonts w:asciiTheme="majorBidi" w:hAnsiTheme="majorBidi" w:cstheme="majorBidi"/>
          <w:sz w:val="24"/>
          <w:szCs w:val="24"/>
        </w:rPr>
        <w:t xml:space="preserve"> (PBL)?</w:t>
      </w:r>
      <w:bookmarkEnd w:id="6"/>
    </w:p>
    <w:p w14:paraId="4F5997A0" w14:textId="77777777" w:rsidR="00FB32C0" w:rsidRPr="000A3898" w:rsidRDefault="00FB32C0" w:rsidP="00FB32C0">
      <w:pPr>
        <w:pStyle w:val="ListParagraph"/>
        <w:tabs>
          <w:tab w:val="left" w:pos="1134"/>
        </w:tabs>
        <w:spacing w:line="360" w:lineRule="auto"/>
        <w:ind w:left="426"/>
        <w:jc w:val="both"/>
        <w:rPr>
          <w:rFonts w:asciiTheme="majorBidi" w:hAnsiTheme="majorBidi" w:cstheme="majorBidi"/>
          <w:sz w:val="24"/>
          <w:szCs w:val="24"/>
        </w:rPr>
      </w:pPr>
    </w:p>
    <w:p w14:paraId="3B1ABB07" w14:textId="77777777" w:rsidR="00FB32C0" w:rsidRDefault="00FB32C0" w:rsidP="00FB32C0">
      <w:pPr>
        <w:pStyle w:val="ListParagraph"/>
        <w:numPr>
          <w:ilvl w:val="1"/>
          <w:numId w:val="1"/>
        </w:numPr>
        <w:tabs>
          <w:tab w:val="left" w:pos="1134"/>
        </w:tabs>
        <w:spacing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Batasan Masalah</w:t>
      </w:r>
    </w:p>
    <w:p w14:paraId="0B85D696" w14:textId="77777777" w:rsidR="00FB32C0" w:rsidRDefault="00FB32C0" w:rsidP="00FB32C0">
      <w:pPr>
        <w:tabs>
          <w:tab w:val="left" w:pos="567"/>
        </w:tabs>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Pr="008D1636">
        <w:rPr>
          <w:rFonts w:asciiTheme="majorBidi" w:hAnsiTheme="majorBidi" w:cstheme="majorBidi"/>
          <w:sz w:val="24"/>
          <w:szCs w:val="24"/>
        </w:rPr>
        <w:t>Agar penelitian ini dapat terlaksana dengan baik dan terarah, penelitian ini dibatasi pada:</w:t>
      </w:r>
    </w:p>
    <w:p w14:paraId="2885E035" w14:textId="77777777" w:rsidR="00FB32C0" w:rsidRDefault="00FB32C0" w:rsidP="00FB32C0">
      <w:pPr>
        <w:pStyle w:val="ListParagraph"/>
        <w:numPr>
          <w:ilvl w:val="0"/>
          <w:numId w:val="6"/>
        </w:numPr>
        <w:tabs>
          <w:tab w:val="left" w:pos="1134"/>
        </w:tabs>
        <w:spacing w:after="0" w:line="360" w:lineRule="auto"/>
        <w:ind w:left="426" w:hanging="426"/>
        <w:jc w:val="both"/>
        <w:rPr>
          <w:rFonts w:asciiTheme="majorBidi" w:hAnsiTheme="majorBidi" w:cstheme="majorBidi"/>
          <w:sz w:val="24"/>
          <w:szCs w:val="24"/>
        </w:rPr>
      </w:pPr>
      <w:r w:rsidRPr="00001264">
        <w:rPr>
          <w:rFonts w:asciiTheme="majorBidi" w:hAnsiTheme="majorBidi" w:cstheme="majorBidi"/>
          <w:sz w:val="24"/>
          <w:szCs w:val="24"/>
        </w:rPr>
        <w:t xml:space="preserve">Penelitan ini hanya membatasi pada dua model pembelajaran, yaitu </w:t>
      </w:r>
      <w:r>
        <w:rPr>
          <w:rFonts w:asciiTheme="majorBidi" w:hAnsiTheme="majorBidi" w:cstheme="majorBidi"/>
          <w:sz w:val="24"/>
          <w:szCs w:val="24"/>
        </w:rPr>
        <w:t xml:space="preserve">model pembelajaran </w:t>
      </w:r>
      <w:r w:rsidRPr="00001264">
        <w:rPr>
          <w:rFonts w:asciiTheme="majorBidi" w:hAnsiTheme="majorBidi" w:cstheme="majorBidi"/>
          <w:i/>
          <w:iCs/>
          <w:sz w:val="24"/>
          <w:szCs w:val="24"/>
        </w:rPr>
        <w:t>Student Teams Achievement Division</w:t>
      </w:r>
      <w:r w:rsidRPr="00001264">
        <w:rPr>
          <w:rFonts w:asciiTheme="majorBidi" w:hAnsiTheme="majorBidi" w:cstheme="majorBidi"/>
          <w:sz w:val="24"/>
          <w:szCs w:val="24"/>
        </w:rPr>
        <w:t xml:space="preserve"> (STAD) dan model pembelajaran </w:t>
      </w:r>
      <w:r w:rsidRPr="00001264">
        <w:rPr>
          <w:rFonts w:asciiTheme="majorBidi" w:hAnsiTheme="majorBidi" w:cstheme="majorBidi"/>
          <w:i/>
          <w:iCs/>
          <w:sz w:val="24"/>
          <w:szCs w:val="24"/>
        </w:rPr>
        <w:t>Problem Based Learning</w:t>
      </w:r>
      <w:r w:rsidRPr="00001264">
        <w:rPr>
          <w:rFonts w:asciiTheme="majorBidi" w:hAnsiTheme="majorBidi" w:cstheme="majorBidi"/>
          <w:sz w:val="24"/>
          <w:szCs w:val="24"/>
        </w:rPr>
        <w:t xml:space="preserve"> (PBL).</w:t>
      </w:r>
    </w:p>
    <w:p w14:paraId="32F70F12" w14:textId="77777777" w:rsidR="00FB32C0" w:rsidRDefault="00FB32C0" w:rsidP="00FB32C0">
      <w:pPr>
        <w:pStyle w:val="ListParagraph"/>
        <w:numPr>
          <w:ilvl w:val="0"/>
          <w:numId w:val="6"/>
        </w:numPr>
        <w:tabs>
          <w:tab w:val="left" w:pos="1134"/>
        </w:tabs>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Kemampuan matematis yang digunakan pada penelitian ini adalah kemampuan berpikir reflektif matematis.</w:t>
      </w:r>
    </w:p>
    <w:p w14:paraId="4B09F9C2" w14:textId="77777777" w:rsidR="00FB32C0" w:rsidRDefault="00FB32C0" w:rsidP="00FB32C0">
      <w:pPr>
        <w:pStyle w:val="ListParagraph"/>
        <w:numPr>
          <w:ilvl w:val="0"/>
          <w:numId w:val="6"/>
        </w:numPr>
        <w:tabs>
          <w:tab w:val="left" w:pos="1134"/>
        </w:tabs>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elitian ini dilakukan di SMP Negeri 1 Tarogong Kaler pada kelas VIII tahun ajaran 2025-2026.</w:t>
      </w:r>
    </w:p>
    <w:p w14:paraId="58BF679C" w14:textId="77777777" w:rsidR="00FB32C0" w:rsidRDefault="00FB32C0" w:rsidP="00FB32C0">
      <w:pPr>
        <w:pStyle w:val="ListParagraph"/>
        <w:numPr>
          <w:ilvl w:val="0"/>
          <w:numId w:val="6"/>
        </w:numPr>
        <w:tabs>
          <w:tab w:val="left" w:pos="1134"/>
        </w:tabs>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elitian ini dibatasi pada materi Bangun Ruang Sisi Datar.</w:t>
      </w:r>
    </w:p>
    <w:p w14:paraId="41F6A73C" w14:textId="77777777" w:rsidR="00FB32C0" w:rsidRPr="00001264" w:rsidRDefault="00FB32C0" w:rsidP="00FB32C0">
      <w:pPr>
        <w:tabs>
          <w:tab w:val="left" w:pos="1134"/>
        </w:tabs>
        <w:spacing w:after="0" w:line="360" w:lineRule="auto"/>
        <w:jc w:val="both"/>
        <w:rPr>
          <w:rFonts w:asciiTheme="majorBidi" w:hAnsiTheme="majorBidi" w:cstheme="majorBidi"/>
          <w:sz w:val="24"/>
          <w:szCs w:val="24"/>
        </w:rPr>
      </w:pPr>
    </w:p>
    <w:p w14:paraId="2E7A814A" w14:textId="77777777" w:rsidR="00FB32C0" w:rsidRPr="00157912" w:rsidRDefault="00FB32C0" w:rsidP="00FB32C0">
      <w:pPr>
        <w:pStyle w:val="ListParagraph"/>
        <w:numPr>
          <w:ilvl w:val="1"/>
          <w:numId w:val="1"/>
        </w:numPr>
        <w:tabs>
          <w:tab w:val="left" w:pos="1134"/>
        </w:tabs>
        <w:spacing w:line="360" w:lineRule="auto"/>
        <w:ind w:left="426" w:hanging="426"/>
        <w:jc w:val="both"/>
        <w:rPr>
          <w:rFonts w:asciiTheme="majorBidi" w:hAnsiTheme="majorBidi" w:cstheme="majorBidi"/>
          <w:b/>
          <w:bCs/>
          <w:sz w:val="24"/>
          <w:szCs w:val="24"/>
        </w:rPr>
      </w:pPr>
      <w:r w:rsidRPr="00157912">
        <w:rPr>
          <w:rFonts w:asciiTheme="majorBidi" w:hAnsiTheme="majorBidi" w:cstheme="majorBidi"/>
          <w:b/>
          <w:bCs/>
          <w:sz w:val="24"/>
          <w:szCs w:val="24"/>
        </w:rPr>
        <w:t>Tujuan Penelitian</w:t>
      </w:r>
    </w:p>
    <w:p w14:paraId="2CBEBB37"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Berdasarkan rumusan masalah, tujuan yang ingin dicapai dari penelitian ini  adalah sebagai berikut:</w:t>
      </w:r>
    </w:p>
    <w:bookmarkEnd w:id="2"/>
    <w:p w14:paraId="2C2103D3" w14:textId="77777777" w:rsidR="00FB32C0" w:rsidRPr="00E77207" w:rsidRDefault="00FB32C0" w:rsidP="00FB32C0">
      <w:pPr>
        <w:pStyle w:val="ListParagraph"/>
        <w:numPr>
          <w:ilvl w:val="0"/>
          <w:numId w:val="3"/>
        </w:numPr>
        <w:tabs>
          <w:tab w:val="left" w:pos="1134"/>
        </w:tabs>
        <w:spacing w:line="360" w:lineRule="auto"/>
        <w:ind w:left="426"/>
        <w:jc w:val="both"/>
        <w:rPr>
          <w:rFonts w:asciiTheme="majorBidi" w:hAnsiTheme="majorBidi" w:cstheme="majorBidi"/>
          <w:sz w:val="24"/>
          <w:szCs w:val="24"/>
        </w:rPr>
      </w:pPr>
      <w:r w:rsidRPr="00E77207">
        <w:rPr>
          <w:rFonts w:asciiTheme="majorBidi" w:hAnsiTheme="majorBidi" w:cstheme="majorBidi"/>
          <w:sz w:val="24"/>
          <w:szCs w:val="24"/>
        </w:rPr>
        <w:t xml:space="preserve">Untuk mengetahui peningkatan kemampuan berpikir reflektif </w:t>
      </w:r>
      <w:r>
        <w:rPr>
          <w:rFonts w:asciiTheme="majorBidi" w:hAnsiTheme="majorBidi" w:cstheme="majorBidi"/>
          <w:sz w:val="24"/>
          <w:szCs w:val="24"/>
        </w:rPr>
        <w:t xml:space="preserve">matematis </w:t>
      </w:r>
      <w:r w:rsidRPr="00E77207">
        <w:rPr>
          <w:rFonts w:asciiTheme="majorBidi" w:hAnsiTheme="majorBidi" w:cstheme="majorBidi"/>
          <w:sz w:val="24"/>
          <w:szCs w:val="24"/>
        </w:rPr>
        <w:t xml:space="preserve">siswa yang mendapatkan model pembelajaran </w:t>
      </w:r>
      <w:r w:rsidRPr="00E77207">
        <w:rPr>
          <w:rFonts w:asciiTheme="majorBidi" w:hAnsiTheme="majorBidi" w:cstheme="majorBidi"/>
          <w:i/>
          <w:iCs/>
          <w:sz w:val="24"/>
          <w:szCs w:val="24"/>
        </w:rPr>
        <w:t>Student Teams Achievement Division</w:t>
      </w:r>
      <w:r w:rsidRPr="00E77207">
        <w:rPr>
          <w:rFonts w:asciiTheme="majorBidi" w:hAnsiTheme="majorBidi" w:cstheme="majorBidi"/>
          <w:sz w:val="24"/>
          <w:szCs w:val="24"/>
        </w:rPr>
        <w:t xml:space="preserve"> (STAD).</w:t>
      </w:r>
    </w:p>
    <w:p w14:paraId="099C7D23" w14:textId="77777777" w:rsidR="00FB32C0" w:rsidRDefault="00FB32C0" w:rsidP="00FB32C0">
      <w:pPr>
        <w:pStyle w:val="ListParagraph"/>
        <w:numPr>
          <w:ilvl w:val="0"/>
          <w:numId w:val="3"/>
        </w:numPr>
        <w:tabs>
          <w:tab w:val="left" w:pos="1134"/>
        </w:tabs>
        <w:spacing w:line="360" w:lineRule="auto"/>
        <w:ind w:left="426"/>
        <w:jc w:val="both"/>
        <w:rPr>
          <w:rFonts w:asciiTheme="majorBidi" w:hAnsiTheme="majorBidi" w:cstheme="majorBidi"/>
          <w:sz w:val="24"/>
          <w:szCs w:val="24"/>
        </w:rPr>
      </w:pPr>
      <w:r w:rsidRPr="00E77207">
        <w:rPr>
          <w:rFonts w:asciiTheme="majorBidi" w:hAnsiTheme="majorBidi" w:cstheme="majorBidi"/>
          <w:sz w:val="24"/>
          <w:szCs w:val="24"/>
        </w:rPr>
        <w:t xml:space="preserve">Untuk mengetahui peningkatan kemampuan berpikir reflektif </w:t>
      </w:r>
      <w:r>
        <w:rPr>
          <w:rFonts w:asciiTheme="majorBidi" w:hAnsiTheme="majorBidi" w:cstheme="majorBidi"/>
          <w:sz w:val="24"/>
          <w:szCs w:val="24"/>
        </w:rPr>
        <w:t xml:space="preserve">matematis </w:t>
      </w:r>
      <w:r w:rsidRPr="00E77207">
        <w:rPr>
          <w:rFonts w:asciiTheme="majorBidi" w:hAnsiTheme="majorBidi" w:cstheme="majorBidi"/>
          <w:sz w:val="24"/>
          <w:szCs w:val="24"/>
        </w:rPr>
        <w:t xml:space="preserve">siswa yang mendapatkan model pembelajaran </w:t>
      </w:r>
      <w:r w:rsidRPr="00E77207">
        <w:rPr>
          <w:rFonts w:asciiTheme="majorBidi" w:hAnsiTheme="majorBidi" w:cstheme="majorBidi"/>
          <w:i/>
          <w:iCs/>
          <w:sz w:val="24"/>
          <w:szCs w:val="24"/>
        </w:rPr>
        <w:t>Problem Based Learning</w:t>
      </w:r>
      <w:r w:rsidRPr="00E77207">
        <w:rPr>
          <w:rFonts w:asciiTheme="majorBidi" w:hAnsiTheme="majorBidi" w:cstheme="majorBidi"/>
          <w:sz w:val="24"/>
          <w:szCs w:val="24"/>
        </w:rPr>
        <w:t xml:space="preserve"> (PBL).</w:t>
      </w:r>
    </w:p>
    <w:p w14:paraId="53796621" w14:textId="77777777" w:rsidR="00FB32C0" w:rsidRPr="00903649" w:rsidRDefault="00FB32C0" w:rsidP="00FB32C0">
      <w:pPr>
        <w:pStyle w:val="ListParagraph"/>
        <w:numPr>
          <w:ilvl w:val="0"/>
          <w:numId w:val="3"/>
        </w:numPr>
        <w:tabs>
          <w:tab w:val="left" w:pos="1134"/>
        </w:tabs>
        <w:spacing w:after="0" w:line="360" w:lineRule="auto"/>
        <w:ind w:left="426"/>
        <w:jc w:val="both"/>
        <w:rPr>
          <w:rFonts w:asciiTheme="majorBidi" w:hAnsiTheme="majorBidi" w:cstheme="majorBidi"/>
          <w:sz w:val="24"/>
          <w:szCs w:val="24"/>
        </w:rPr>
      </w:pPr>
      <w:r w:rsidRPr="00E77207">
        <w:rPr>
          <w:rFonts w:asciiTheme="majorBidi" w:hAnsiTheme="majorBidi" w:cstheme="majorBidi"/>
          <w:sz w:val="24"/>
          <w:szCs w:val="24"/>
        </w:rPr>
        <w:t xml:space="preserve">Untuk mengetahui peningkatan kemampuan berpikir reflektif </w:t>
      </w:r>
      <w:r>
        <w:rPr>
          <w:rFonts w:asciiTheme="majorBidi" w:hAnsiTheme="majorBidi" w:cstheme="majorBidi"/>
          <w:sz w:val="24"/>
          <w:szCs w:val="24"/>
        </w:rPr>
        <w:t xml:space="preserve">matematis </w:t>
      </w:r>
      <w:r w:rsidRPr="00E77207">
        <w:rPr>
          <w:rFonts w:asciiTheme="majorBidi" w:hAnsiTheme="majorBidi" w:cstheme="majorBidi"/>
          <w:sz w:val="24"/>
          <w:szCs w:val="24"/>
        </w:rPr>
        <w:t xml:space="preserve">siswa yang mendapatkan pembelajaran </w:t>
      </w:r>
      <w:r w:rsidRPr="00E77207">
        <w:rPr>
          <w:rFonts w:asciiTheme="majorBidi" w:hAnsiTheme="majorBidi" w:cstheme="majorBidi"/>
          <w:i/>
          <w:iCs/>
          <w:sz w:val="24"/>
          <w:szCs w:val="24"/>
        </w:rPr>
        <w:t>Student Teams Achievement Division</w:t>
      </w:r>
      <w:r w:rsidRPr="00E77207">
        <w:rPr>
          <w:rFonts w:asciiTheme="majorBidi" w:hAnsiTheme="majorBidi" w:cstheme="majorBidi"/>
          <w:sz w:val="24"/>
          <w:szCs w:val="24"/>
        </w:rPr>
        <w:t xml:space="preserve"> (STAD) lebih baik daripada yang mendapatkan pembelajaran </w:t>
      </w:r>
      <w:r w:rsidRPr="00E77207">
        <w:rPr>
          <w:rFonts w:asciiTheme="majorBidi" w:hAnsiTheme="majorBidi" w:cstheme="majorBidi"/>
          <w:i/>
          <w:iCs/>
          <w:sz w:val="24"/>
          <w:szCs w:val="24"/>
        </w:rPr>
        <w:t>Problem Based Learning</w:t>
      </w:r>
      <w:r w:rsidRPr="00E77207">
        <w:rPr>
          <w:rFonts w:asciiTheme="majorBidi" w:hAnsiTheme="majorBidi" w:cstheme="majorBidi"/>
          <w:sz w:val="24"/>
          <w:szCs w:val="24"/>
        </w:rPr>
        <w:t xml:space="preserve"> (PBL).</w:t>
      </w:r>
    </w:p>
    <w:p w14:paraId="734FE597" w14:textId="77777777" w:rsidR="00FB32C0" w:rsidRDefault="00FB32C0" w:rsidP="00FB32C0">
      <w:pPr>
        <w:pStyle w:val="ListParagraph"/>
        <w:tabs>
          <w:tab w:val="left" w:pos="1134"/>
        </w:tabs>
        <w:spacing w:after="0" w:line="360" w:lineRule="auto"/>
        <w:ind w:left="426"/>
        <w:jc w:val="both"/>
        <w:rPr>
          <w:rFonts w:asciiTheme="majorBidi" w:hAnsiTheme="majorBidi" w:cstheme="majorBidi"/>
          <w:sz w:val="24"/>
          <w:szCs w:val="24"/>
        </w:rPr>
      </w:pPr>
    </w:p>
    <w:p w14:paraId="5B27B762" w14:textId="77777777" w:rsidR="00FB32C0" w:rsidRPr="00E77207" w:rsidRDefault="00FB32C0" w:rsidP="00FB32C0">
      <w:pPr>
        <w:pStyle w:val="ListParagraph"/>
        <w:tabs>
          <w:tab w:val="left" w:pos="1134"/>
        </w:tabs>
        <w:spacing w:after="0" w:line="360" w:lineRule="auto"/>
        <w:ind w:left="426"/>
        <w:jc w:val="both"/>
        <w:rPr>
          <w:rFonts w:asciiTheme="majorBidi" w:hAnsiTheme="majorBidi" w:cstheme="majorBidi"/>
          <w:sz w:val="24"/>
          <w:szCs w:val="24"/>
        </w:rPr>
      </w:pPr>
    </w:p>
    <w:p w14:paraId="1DB3093D" w14:textId="77777777" w:rsidR="00FB32C0" w:rsidRPr="00157912" w:rsidRDefault="00FB32C0" w:rsidP="00FB32C0">
      <w:pPr>
        <w:pStyle w:val="ListParagraph"/>
        <w:numPr>
          <w:ilvl w:val="1"/>
          <w:numId w:val="1"/>
        </w:numPr>
        <w:tabs>
          <w:tab w:val="left" w:pos="1134"/>
        </w:tabs>
        <w:spacing w:line="360" w:lineRule="auto"/>
        <w:ind w:left="426" w:hanging="426"/>
        <w:jc w:val="both"/>
        <w:rPr>
          <w:rFonts w:asciiTheme="majorBidi" w:hAnsiTheme="majorBidi" w:cstheme="majorBidi"/>
          <w:b/>
          <w:bCs/>
          <w:sz w:val="24"/>
          <w:szCs w:val="24"/>
        </w:rPr>
      </w:pPr>
      <w:r w:rsidRPr="00157912">
        <w:rPr>
          <w:rFonts w:asciiTheme="majorBidi" w:hAnsiTheme="majorBidi" w:cstheme="majorBidi"/>
          <w:b/>
          <w:bCs/>
          <w:sz w:val="24"/>
          <w:szCs w:val="24"/>
        </w:rPr>
        <w:lastRenderedPageBreak/>
        <w:t>Manfaat Penelitian</w:t>
      </w:r>
    </w:p>
    <w:p w14:paraId="78762C71" w14:textId="77777777" w:rsidR="00FB32C0" w:rsidRPr="00E77207" w:rsidRDefault="00FB32C0" w:rsidP="00FB32C0">
      <w:pPr>
        <w:pStyle w:val="ListParagraph"/>
        <w:tabs>
          <w:tab w:val="left" w:pos="567"/>
        </w:tabs>
        <w:spacing w:line="360" w:lineRule="auto"/>
        <w:ind w:left="0"/>
        <w:jc w:val="both"/>
        <w:rPr>
          <w:rFonts w:asciiTheme="majorBidi" w:hAnsiTheme="majorBidi" w:cstheme="majorBidi"/>
          <w:sz w:val="24"/>
          <w:szCs w:val="24"/>
        </w:rPr>
      </w:pPr>
      <w:r w:rsidRPr="00E77207">
        <w:rPr>
          <w:rFonts w:asciiTheme="majorBidi" w:hAnsiTheme="majorBidi" w:cstheme="majorBidi"/>
          <w:sz w:val="24"/>
          <w:szCs w:val="24"/>
        </w:rPr>
        <w:tab/>
        <w:t>Manfaat penelitian ini dapat dilihat dari segi teoritis dan praktis. Hasil penelitian ini diharapkan dapat memberikan manfaat kepada beberapa pihak.</w:t>
      </w:r>
    </w:p>
    <w:p w14:paraId="6893EF99" w14:textId="77777777" w:rsidR="00FB32C0" w:rsidRPr="00E77207" w:rsidRDefault="00FB32C0" w:rsidP="00FB32C0">
      <w:pPr>
        <w:pStyle w:val="ListParagraph"/>
        <w:tabs>
          <w:tab w:val="left" w:pos="1134"/>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dapaun manfaat dari penelitian ini sebagai berikut:</w:t>
      </w:r>
    </w:p>
    <w:p w14:paraId="0E5BA6DD" w14:textId="77777777" w:rsidR="00FB32C0" w:rsidRPr="00E77207" w:rsidRDefault="00FB32C0" w:rsidP="00FB32C0">
      <w:pPr>
        <w:pStyle w:val="ListParagraph"/>
        <w:numPr>
          <w:ilvl w:val="0"/>
          <w:numId w:val="4"/>
        </w:numPr>
        <w:tabs>
          <w:tab w:val="left" w:pos="1134"/>
        </w:tabs>
        <w:spacing w:line="360" w:lineRule="auto"/>
        <w:ind w:left="567" w:hanging="425"/>
        <w:jc w:val="both"/>
        <w:rPr>
          <w:rFonts w:asciiTheme="majorBidi" w:hAnsiTheme="majorBidi" w:cstheme="majorBidi"/>
          <w:sz w:val="24"/>
          <w:szCs w:val="24"/>
        </w:rPr>
      </w:pPr>
      <w:r w:rsidRPr="00E77207">
        <w:rPr>
          <w:rFonts w:asciiTheme="majorBidi" w:hAnsiTheme="majorBidi" w:cstheme="majorBidi"/>
          <w:sz w:val="24"/>
          <w:szCs w:val="24"/>
        </w:rPr>
        <w:t>Manfaat Teoritis</w:t>
      </w:r>
    </w:p>
    <w:p w14:paraId="6D1D1D70" w14:textId="77777777" w:rsidR="00FB32C0" w:rsidRPr="00E77207" w:rsidRDefault="00FB32C0" w:rsidP="00FB32C0">
      <w:pPr>
        <w:pStyle w:val="ListParagraph"/>
        <w:tabs>
          <w:tab w:val="left" w:pos="567"/>
        </w:tabs>
        <w:spacing w:line="360" w:lineRule="auto"/>
        <w:ind w:left="142"/>
        <w:jc w:val="both"/>
        <w:rPr>
          <w:rFonts w:asciiTheme="majorBidi" w:hAnsiTheme="majorBidi" w:cstheme="majorBidi"/>
          <w:sz w:val="24"/>
          <w:szCs w:val="24"/>
        </w:rPr>
      </w:pPr>
      <w:r w:rsidRPr="00E77207">
        <w:rPr>
          <w:rFonts w:asciiTheme="majorBidi" w:hAnsiTheme="majorBidi" w:cstheme="majorBidi"/>
          <w:sz w:val="24"/>
          <w:szCs w:val="24"/>
        </w:rPr>
        <w:tab/>
        <w:t xml:space="preserve">Penelitian ini diharapkan dapat bermanfaat dan memperluas ilmu pengetahuan terutama hal-hal yang terkait dengan peningkatan kemampuan berpikir reflektif matematis antara yang mendapatkan pembelajaran </w:t>
      </w:r>
      <w:r w:rsidRPr="00E77207">
        <w:rPr>
          <w:rFonts w:asciiTheme="majorBidi" w:hAnsiTheme="majorBidi" w:cstheme="majorBidi"/>
          <w:i/>
          <w:iCs/>
          <w:sz w:val="24"/>
          <w:szCs w:val="24"/>
        </w:rPr>
        <w:t>Student Teams Achievement Division</w:t>
      </w:r>
      <w:r w:rsidRPr="00E77207">
        <w:rPr>
          <w:rFonts w:asciiTheme="majorBidi" w:hAnsiTheme="majorBidi" w:cstheme="majorBidi"/>
          <w:sz w:val="24"/>
          <w:szCs w:val="24"/>
        </w:rPr>
        <w:t xml:space="preserve"> (STAD) dengan </w:t>
      </w:r>
      <w:r w:rsidRPr="00E77207">
        <w:rPr>
          <w:rFonts w:asciiTheme="majorBidi" w:hAnsiTheme="majorBidi" w:cstheme="majorBidi"/>
          <w:i/>
          <w:iCs/>
          <w:sz w:val="24"/>
          <w:szCs w:val="24"/>
        </w:rPr>
        <w:t xml:space="preserve">Problem Based Learning </w:t>
      </w:r>
      <w:r w:rsidRPr="00E77207">
        <w:rPr>
          <w:rFonts w:asciiTheme="majorBidi" w:hAnsiTheme="majorBidi" w:cstheme="majorBidi"/>
          <w:sz w:val="24"/>
          <w:szCs w:val="24"/>
        </w:rPr>
        <w:t xml:space="preserve">(PBL). </w:t>
      </w:r>
    </w:p>
    <w:p w14:paraId="10FF3186" w14:textId="77777777" w:rsidR="00FB32C0" w:rsidRPr="00E77207" w:rsidRDefault="00FB32C0" w:rsidP="00FB32C0">
      <w:pPr>
        <w:pStyle w:val="ListParagraph"/>
        <w:numPr>
          <w:ilvl w:val="0"/>
          <w:numId w:val="4"/>
        </w:numPr>
        <w:tabs>
          <w:tab w:val="left" w:pos="1134"/>
        </w:tabs>
        <w:spacing w:line="360" w:lineRule="auto"/>
        <w:ind w:left="567" w:hanging="425"/>
        <w:jc w:val="both"/>
        <w:rPr>
          <w:rFonts w:asciiTheme="majorBidi" w:hAnsiTheme="majorBidi" w:cstheme="majorBidi"/>
          <w:sz w:val="24"/>
          <w:szCs w:val="24"/>
        </w:rPr>
      </w:pPr>
      <w:r w:rsidRPr="00E77207">
        <w:rPr>
          <w:rFonts w:asciiTheme="majorBidi" w:hAnsiTheme="majorBidi" w:cstheme="majorBidi"/>
          <w:sz w:val="24"/>
          <w:szCs w:val="24"/>
        </w:rPr>
        <w:t>Manfaat Praktis</w:t>
      </w:r>
    </w:p>
    <w:p w14:paraId="291BA172" w14:textId="77777777" w:rsidR="00FB32C0" w:rsidRPr="00E77207" w:rsidRDefault="00FB32C0" w:rsidP="00FB32C0">
      <w:pPr>
        <w:pStyle w:val="ListParagraph"/>
        <w:numPr>
          <w:ilvl w:val="0"/>
          <w:numId w:val="5"/>
        </w:numPr>
        <w:tabs>
          <w:tab w:val="left" w:pos="1134"/>
        </w:tabs>
        <w:spacing w:line="360" w:lineRule="auto"/>
        <w:ind w:left="567" w:hanging="436"/>
        <w:jc w:val="both"/>
        <w:rPr>
          <w:rFonts w:asciiTheme="majorBidi" w:hAnsiTheme="majorBidi" w:cstheme="majorBidi"/>
          <w:sz w:val="24"/>
          <w:szCs w:val="24"/>
        </w:rPr>
      </w:pPr>
      <w:r w:rsidRPr="00E77207">
        <w:rPr>
          <w:rFonts w:asciiTheme="majorBidi" w:hAnsiTheme="majorBidi" w:cstheme="majorBidi"/>
          <w:sz w:val="24"/>
          <w:szCs w:val="24"/>
        </w:rPr>
        <w:t>Bagi Peneliti</w:t>
      </w:r>
    </w:p>
    <w:p w14:paraId="240D5BFF" w14:textId="77777777" w:rsidR="00FB32C0" w:rsidRPr="00903649" w:rsidRDefault="00FB32C0" w:rsidP="00FB32C0">
      <w:pPr>
        <w:pStyle w:val="ListParagraph"/>
        <w:tabs>
          <w:tab w:val="left" w:pos="567"/>
        </w:tabs>
        <w:spacing w:line="360" w:lineRule="auto"/>
        <w:ind w:left="142" w:hanging="11"/>
        <w:jc w:val="both"/>
        <w:rPr>
          <w:rFonts w:asciiTheme="majorBidi" w:hAnsiTheme="majorBidi" w:cstheme="majorBidi"/>
          <w:sz w:val="24"/>
          <w:szCs w:val="24"/>
        </w:rPr>
      </w:pPr>
      <w:r w:rsidRPr="00E77207">
        <w:rPr>
          <w:rFonts w:asciiTheme="majorBidi" w:hAnsiTheme="majorBidi" w:cstheme="majorBidi"/>
          <w:sz w:val="24"/>
          <w:szCs w:val="24"/>
        </w:rPr>
        <w:tab/>
      </w:r>
      <w:r w:rsidRPr="00E77207">
        <w:rPr>
          <w:rFonts w:asciiTheme="majorBidi" w:hAnsiTheme="majorBidi" w:cstheme="majorBidi"/>
          <w:sz w:val="24"/>
          <w:szCs w:val="24"/>
        </w:rPr>
        <w:tab/>
        <w:t xml:space="preserve">Untuk menambah wawasan, dan pemahaman </w:t>
      </w:r>
      <w:r>
        <w:rPr>
          <w:rFonts w:asciiTheme="majorBidi" w:hAnsiTheme="majorBidi" w:cstheme="majorBidi"/>
          <w:sz w:val="24"/>
          <w:szCs w:val="24"/>
        </w:rPr>
        <w:t>mengenai</w:t>
      </w:r>
      <w:r w:rsidRPr="00E77207">
        <w:rPr>
          <w:rFonts w:asciiTheme="majorBidi" w:hAnsiTheme="majorBidi" w:cstheme="majorBidi"/>
          <w:sz w:val="24"/>
          <w:szCs w:val="24"/>
        </w:rPr>
        <w:t xml:space="preserve"> kemampuan berpikir reflektif matematis antara siswa yang mendapatkan model pembelajaran kooperatif tipe STAD dengan model pembelajaran PBL.</w:t>
      </w:r>
    </w:p>
    <w:p w14:paraId="2F8F075A" w14:textId="77777777" w:rsidR="00FB32C0" w:rsidRPr="00E77207" w:rsidRDefault="00FB32C0" w:rsidP="00FB32C0">
      <w:pPr>
        <w:pStyle w:val="ListParagraph"/>
        <w:numPr>
          <w:ilvl w:val="0"/>
          <w:numId w:val="5"/>
        </w:numPr>
        <w:tabs>
          <w:tab w:val="left" w:pos="851"/>
          <w:tab w:val="left" w:pos="1701"/>
        </w:tabs>
        <w:spacing w:line="360" w:lineRule="auto"/>
        <w:ind w:left="567" w:hanging="436"/>
        <w:jc w:val="both"/>
        <w:rPr>
          <w:rFonts w:asciiTheme="majorBidi" w:hAnsiTheme="majorBidi" w:cstheme="majorBidi"/>
          <w:sz w:val="24"/>
          <w:szCs w:val="24"/>
        </w:rPr>
      </w:pPr>
      <w:r w:rsidRPr="00E77207">
        <w:rPr>
          <w:rFonts w:asciiTheme="majorBidi" w:hAnsiTheme="majorBidi" w:cstheme="majorBidi"/>
          <w:sz w:val="24"/>
          <w:szCs w:val="24"/>
        </w:rPr>
        <w:t>Bagi Guru</w:t>
      </w:r>
    </w:p>
    <w:p w14:paraId="1D19C6A3" w14:textId="77777777" w:rsidR="00FB32C0" w:rsidRPr="00E77207" w:rsidRDefault="00FB32C0" w:rsidP="00FB32C0">
      <w:pPr>
        <w:pStyle w:val="ListParagraph"/>
        <w:tabs>
          <w:tab w:val="left" w:pos="567"/>
        </w:tabs>
        <w:spacing w:line="360" w:lineRule="auto"/>
        <w:ind w:left="142" w:hanging="11"/>
        <w:jc w:val="both"/>
        <w:rPr>
          <w:rFonts w:asciiTheme="majorBidi" w:hAnsiTheme="majorBidi" w:cstheme="majorBidi"/>
          <w:sz w:val="24"/>
          <w:szCs w:val="24"/>
        </w:rPr>
      </w:pPr>
      <w:r w:rsidRPr="00E77207">
        <w:rPr>
          <w:rFonts w:asciiTheme="majorBidi" w:hAnsiTheme="majorBidi" w:cstheme="majorBidi"/>
          <w:sz w:val="24"/>
          <w:szCs w:val="24"/>
        </w:rPr>
        <w:tab/>
      </w:r>
      <w:r w:rsidRPr="00E77207">
        <w:rPr>
          <w:rFonts w:asciiTheme="majorBidi" w:hAnsiTheme="majorBidi" w:cstheme="majorBidi"/>
          <w:sz w:val="24"/>
          <w:szCs w:val="24"/>
        </w:rPr>
        <w:tab/>
        <w:t>Hasil penelitian diharapkan dapat menjadi masukan dan sebagai penambah wawasan bagi guru untuk menerapkan model pembelajaran yang sesuai dengan kemampuan siswa terutama pada kemampuan berpikir reflektif matematis.</w:t>
      </w:r>
    </w:p>
    <w:p w14:paraId="00E624E0" w14:textId="77777777" w:rsidR="00FB32C0" w:rsidRPr="00E77207" w:rsidRDefault="00FB32C0" w:rsidP="00FB32C0">
      <w:pPr>
        <w:pStyle w:val="ListParagraph"/>
        <w:numPr>
          <w:ilvl w:val="0"/>
          <w:numId w:val="5"/>
        </w:numPr>
        <w:tabs>
          <w:tab w:val="left" w:pos="851"/>
          <w:tab w:val="left" w:pos="1701"/>
        </w:tabs>
        <w:spacing w:line="360" w:lineRule="auto"/>
        <w:ind w:left="567" w:hanging="436"/>
        <w:jc w:val="both"/>
        <w:rPr>
          <w:rFonts w:asciiTheme="majorBidi" w:hAnsiTheme="majorBidi" w:cstheme="majorBidi"/>
          <w:sz w:val="24"/>
          <w:szCs w:val="24"/>
        </w:rPr>
      </w:pPr>
      <w:r w:rsidRPr="00E77207">
        <w:rPr>
          <w:rFonts w:asciiTheme="majorBidi" w:hAnsiTheme="majorBidi" w:cstheme="majorBidi"/>
          <w:sz w:val="24"/>
          <w:szCs w:val="24"/>
        </w:rPr>
        <w:t>Bagi Siswa</w:t>
      </w:r>
    </w:p>
    <w:p w14:paraId="182147B2" w14:textId="77777777" w:rsidR="00FB32C0" w:rsidRPr="00903649" w:rsidRDefault="00FB32C0" w:rsidP="00FB32C0">
      <w:pPr>
        <w:pStyle w:val="ListParagraph"/>
        <w:tabs>
          <w:tab w:val="left" w:pos="567"/>
        </w:tabs>
        <w:spacing w:line="360" w:lineRule="auto"/>
        <w:ind w:left="142" w:hanging="11"/>
        <w:jc w:val="both"/>
        <w:rPr>
          <w:rFonts w:asciiTheme="majorBidi" w:hAnsiTheme="majorBidi" w:cstheme="majorBidi"/>
          <w:sz w:val="24"/>
          <w:szCs w:val="24"/>
        </w:rPr>
        <w:sectPr w:rsidR="00FB32C0" w:rsidRPr="00903649" w:rsidSect="00FB32C0">
          <w:headerReference w:type="default" r:id="rId5"/>
          <w:footerReference w:type="default" r:id="rId6"/>
          <w:headerReference w:type="first" r:id="rId7"/>
          <w:footerReference w:type="first" r:id="rId8"/>
          <w:type w:val="continuous"/>
          <w:pgSz w:w="11910" w:h="16840"/>
          <w:pgMar w:top="1701" w:right="1701" w:bottom="1701" w:left="2268" w:header="720" w:footer="720" w:gutter="0"/>
          <w:pgNumType w:start="1"/>
          <w:cols w:space="3446"/>
          <w:titlePg/>
          <w:docGrid w:linePitch="299"/>
        </w:sectPr>
      </w:pPr>
      <w:r w:rsidRPr="00E77207">
        <w:rPr>
          <w:rFonts w:asciiTheme="majorBidi" w:hAnsiTheme="majorBidi" w:cstheme="majorBidi"/>
          <w:sz w:val="24"/>
          <w:szCs w:val="24"/>
        </w:rPr>
        <w:tab/>
      </w:r>
      <w:r w:rsidRPr="00E77207">
        <w:rPr>
          <w:rFonts w:asciiTheme="majorBidi" w:hAnsiTheme="majorBidi" w:cstheme="majorBidi"/>
          <w:sz w:val="24"/>
          <w:szCs w:val="24"/>
        </w:rPr>
        <w:tab/>
        <w:t>Dapat memberikan masukan bagi siswa mengenai pentingnya berpikir reflektif terhadap pembelajaran dan kegiatan yang dapat meningkatkan kemampuan tersebut agar hasil belajar yang dicapai optimal</w:t>
      </w:r>
      <w:r>
        <w:rPr>
          <w:rFonts w:asciiTheme="majorBidi" w:hAnsiTheme="majorBidi" w:cstheme="majorBidi"/>
          <w:sz w:val="24"/>
          <w:szCs w:val="24"/>
        </w:rPr>
        <w:t>.</w:t>
      </w:r>
    </w:p>
    <w:p w14:paraId="4FC8327C" w14:textId="77777777" w:rsidR="00FB32C0" w:rsidRDefault="00FB32C0" w:rsidP="00FB32C0">
      <w:pPr>
        <w:spacing w:after="0" w:line="360" w:lineRule="auto"/>
        <w:rPr>
          <w:rFonts w:asciiTheme="majorBidi" w:hAnsiTheme="majorBidi" w:cstheme="majorBidi"/>
          <w:b/>
          <w:bCs/>
          <w:sz w:val="24"/>
          <w:szCs w:val="24"/>
          <w:lang w:val="en-US"/>
        </w:rPr>
        <w:sectPr w:rsidR="00FB32C0" w:rsidSect="00FB32C0">
          <w:type w:val="continuous"/>
          <w:pgSz w:w="11910" w:h="16840"/>
          <w:pgMar w:top="1701" w:right="1701" w:bottom="1701" w:left="2268" w:header="720" w:footer="720" w:gutter="0"/>
          <w:cols w:space="3446"/>
          <w:docGrid w:linePitch="299"/>
        </w:sectPr>
      </w:pPr>
    </w:p>
    <w:p w14:paraId="3CF97C26" w14:textId="77777777" w:rsidR="00EF0115" w:rsidRPr="00FB32C0" w:rsidRDefault="00EF0115">
      <w:pPr>
        <w:rPr>
          <w:lang w:val="en-US"/>
        </w:rPr>
      </w:pPr>
    </w:p>
    <w:sectPr w:rsidR="00EF0115" w:rsidRPr="00FB32C0" w:rsidSect="00FB32C0">
      <w:type w:val="continuous"/>
      <w:pgSz w:w="11910" w:h="16840"/>
      <w:pgMar w:top="1701" w:right="1701" w:bottom="1701" w:left="2268" w:header="720" w:footer="720" w:gutter="0"/>
      <w:cols w:space="3446"/>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C576E" w14:textId="77777777" w:rsidR="00FB32C0" w:rsidRPr="00E77207" w:rsidRDefault="00FB32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3809356"/>
      <w:docPartObj>
        <w:docPartGallery w:val="Page Numbers (Bottom of Page)"/>
        <w:docPartUnique/>
      </w:docPartObj>
    </w:sdtPr>
    <w:sdtEndPr>
      <w:rPr>
        <w:rFonts w:asciiTheme="majorBidi" w:hAnsiTheme="majorBidi" w:cstheme="majorBidi"/>
        <w:noProof/>
        <w:sz w:val="24"/>
        <w:szCs w:val="24"/>
      </w:rPr>
    </w:sdtEndPr>
    <w:sdtContent>
      <w:p w14:paraId="2654FF5A" w14:textId="77777777" w:rsidR="00FB32C0" w:rsidRPr="00B536ED" w:rsidRDefault="00FB32C0">
        <w:pPr>
          <w:pStyle w:val="Footer"/>
          <w:jc w:val="center"/>
          <w:rPr>
            <w:rFonts w:asciiTheme="majorBidi" w:hAnsiTheme="majorBidi" w:cstheme="majorBidi"/>
            <w:sz w:val="24"/>
            <w:szCs w:val="24"/>
          </w:rPr>
        </w:pPr>
        <w:r w:rsidRPr="00B536ED">
          <w:rPr>
            <w:rFonts w:asciiTheme="majorBidi" w:hAnsiTheme="majorBidi" w:cstheme="majorBidi"/>
            <w:sz w:val="24"/>
            <w:szCs w:val="24"/>
          </w:rPr>
          <w:fldChar w:fldCharType="begin"/>
        </w:r>
        <w:r w:rsidRPr="00B536ED">
          <w:rPr>
            <w:rFonts w:asciiTheme="majorBidi" w:hAnsiTheme="majorBidi" w:cstheme="majorBidi"/>
            <w:sz w:val="24"/>
            <w:szCs w:val="24"/>
          </w:rPr>
          <w:instrText xml:space="preserve"> PAGE   \* MERGEFORMAT </w:instrText>
        </w:r>
        <w:r w:rsidRPr="00B536ED">
          <w:rPr>
            <w:rFonts w:asciiTheme="majorBidi" w:hAnsiTheme="majorBidi" w:cstheme="majorBidi"/>
            <w:sz w:val="24"/>
            <w:szCs w:val="24"/>
          </w:rPr>
          <w:fldChar w:fldCharType="separate"/>
        </w:r>
        <w:r w:rsidRPr="00B536ED">
          <w:rPr>
            <w:rFonts w:asciiTheme="majorBidi" w:hAnsiTheme="majorBidi" w:cstheme="majorBidi"/>
            <w:noProof/>
            <w:sz w:val="24"/>
            <w:szCs w:val="24"/>
          </w:rPr>
          <w:t>2</w:t>
        </w:r>
        <w:r w:rsidRPr="00B536ED">
          <w:rPr>
            <w:rFonts w:asciiTheme="majorBidi" w:hAnsiTheme="majorBidi" w:cstheme="majorBidi"/>
            <w:noProof/>
            <w:sz w:val="24"/>
            <w:szCs w:val="24"/>
          </w:rPr>
          <w:fldChar w:fldCharType="end"/>
        </w:r>
      </w:p>
    </w:sdtContent>
  </w:sdt>
  <w:p w14:paraId="25D4E348" w14:textId="77777777" w:rsidR="00FB32C0" w:rsidRPr="00E77207" w:rsidRDefault="00FB32C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9614717"/>
      <w:docPartObj>
        <w:docPartGallery w:val="Page Numbers (Top of Page)"/>
        <w:docPartUnique/>
      </w:docPartObj>
    </w:sdtPr>
    <w:sdtEndPr>
      <w:rPr>
        <w:rFonts w:asciiTheme="majorBidi" w:hAnsiTheme="majorBidi" w:cstheme="majorBidi"/>
        <w:noProof/>
      </w:rPr>
    </w:sdtEndPr>
    <w:sdtContent>
      <w:p w14:paraId="4E459494" w14:textId="77777777" w:rsidR="00FB32C0" w:rsidRPr="00353C58" w:rsidRDefault="00FB32C0">
        <w:pPr>
          <w:pStyle w:val="Header"/>
          <w:jc w:val="right"/>
          <w:rPr>
            <w:rFonts w:asciiTheme="majorBidi" w:hAnsiTheme="majorBidi" w:cstheme="majorBidi"/>
          </w:rPr>
        </w:pPr>
        <w:r w:rsidRPr="00353C58">
          <w:rPr>
            <w:rFonts w:asciiTheme="majorBidi" w:hAnsiTheme="majorBidi" w:cstheme="majorBidi"/>
          </w:rPr>
          <w:fldChar w:fldCharType="begin"/>
        </w:r>
        <w:r w:rsidRPr="00353C58">
          <w:rPr>
            <w:rFonts w:asciiTheme="majorBidi" w:hAnsiTheme="majorBidi" w:cstheme="majorBidi"/>
          </w:rPr>
          <w:instrText xml:space="preserve"> PAGE   \* MERGEFORMAT </w:instrText>
        </w:r>
        <w:r w:rsidRPr="00353C58">
          <w:rPr>
            <w:rFonts w:asciiTheme="majorBidi" w:hAnsiTheme="majorBidi" w:cstheme="majorBidi"/>
          </w:rPr>
          <w:fldChar w:fldCharType="separate"/>
        </w:r>
        <w:r w:rsidRPr="00353C58">
          <w:rPr>
            <w:rFonts w:asciiTheme="majorBidi" w:hAnsiTheme="majorBidi" w:cstheme="majorBidi"/>
            <w:noProof/>
          </w:rPr>
          <w:t>2</w:t>
        </w:r>
        <w:r w:rsidRPr="00353C58">
          <w:rPr>
            <w:rFonts w:asciiTheme="majorBidi" w:hAnsiTheme="majorBidi" w:cstheme="majorBidi"/>
            <w:noProof/>
          </w:rPr>
          <w:fldChar w:fldCharType="end"/>
        </w:r>
      </w:p>
    </w:sdtContent>
  </w:sdt>
  <w:p w14:paraId="5E61C589" w14:textId="77777777" w:rsidR="00FB32C0" w:rsidRPr="00E26076" w:rsidRDefault="00FB32C0" w:rsidP="005A126E">
    <w:pPr>
      <w:pStyle w:val="Header"/>
      <w:rPr>
        <w:rFonts w:asciiTheme="majorBidi" w:hAnsiTheme="majorBidi" w:cstheme="majorBid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2C05A" w14:textId="77777777" w:rsidR="00FB32C0" w:rsidRPr="00E77207" w:rsidRDefault="00FB32C0" w:rsidP="002A781A">
    <w:pPr>
      <w:pStyle w:val="Header"/>
      <w:jc w:val="center"/>
    </w:pPr>
  </w:p>
  <w:p w14:paraId="656A1C14" w14:textId="77777777" w:rsidR="00FB32C0" w:rsidRPr="00E77207" w:rsidRDefault="00FB32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9D6936"/>
    <w:multiLevelType w:val="hybridMultilevel"/>
    <w:tmpl w:val="71E4CA5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652FBB"/>
    <w:multiLevelType w:val="hybridMultilevel"/>
    <w:tmpl w:val="8FDEAD8C"/>
    <w:lvl w:ilvl="0" w:tplc="0409000F">
      <w:start w:val="1"/>
      <w:numFmt w:val="decimal"/>
      <w:lvlText w:val="%1."/>
      <w:lvlJc w:val="left"/>
      <w:pPr>
        <w:ind w:left="928" w:hanging="360"/>
      </w:p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2" w15:restartNumberingAfterBreak="0">
    <w:nsid w:val="33C378CA"/>
    <w:multiLevelType w:val="hybridMultilevel"/>
    <w:tmpl w:val="471EA30C"/>
    <w:lvl w:ilvl="0" w:tplc="A1642904">
      <w:start w:val="1"/>
      <w:numFmt w:val="decimal"/>
      <w:lvlText w:val="%1."/>
      <w:lvlJc w:val="left"/>
      <w:pPr>
        <w:ind w:left="928" w:hanging="360"/>
      </w:pPr>
      <w:rPr>
        <w:rFonts w:asciiTheme="majorBidi" w:eastAsiaTheme="minorHAnsi" w:hAnsiTheme="majorBidi" w:cstheme="majorBidi"/>
        <w:b w:val="0"/>
        <w:bCs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 w15:restartNumberingAfterBreak="0">
    <w:nsid w:val="45994C7D"/>
    <w:multiLevelType w:val="hybridMultilevel"/>
    <w:tmpl w:val="6E44A818"/>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511C5866"/>
    <w:multiLevelType w:val="hybridMultilevel"/>
    <w:tmpl w:val="2D187BC2"/>
    <w:lvl w:ilvl="0" w:tplc="72BAAC3C">
      <w:start w:val="1"/>
      <w:numFmt w:val="lowerLetter"/>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 w15:restartNumberingAfterBreak="0">
    <w:nsid w:val="67532307"/>
    <w:multiLevelType w:val="multilevel"/>
    <w:tmpl w:val="EE828D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2486213">
    <w:abstractNumId w:val="5"/>
  </w:num>
  <w:num w:numId="2" w16cid:durableId="1079864693">
    <w:abstractNumId w:val="2"/>
  </w:num>
  <w:num w:numId="3" w16cid:durableId="249244397">
    <w:abstractNumId w:val="1"/>
  </w:num>
  <w:num w:numId="4" w16cid:durableId="355892748">
    <w:abstractNumId w:val="3"/>
  </w:num>
  <w:num w:numId="5" w16cid:durableId="1994139244">
    <w:abstractNumId w:val="4"/>
  </w:num>
  <w:num w:numId="6" w16cid:durableId="1234243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2C0"/>
    <w:rsid w:val="00297C7B"/>
    <w:rsid w:val="003F193D"/>
    <w:rsid w:val="00592CD8"/>
    <w:rsid w:val="006E453D"/>
    <w:rsid w:val="0078058C"/>
    <w:rsid w:val="00B1049A"/>
    <w:rsid w:val="00EF0115"/>
    <w:rsid w:val="00FB32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2314A"/>
  <w15:chartTrackingRefBased/>
  <w15:docId w15:val="{5F7035A5-E50B-44DE-AF52-423E28F79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2C0"/>
    <w:rPr>
      <w:lang w:val="id-ID"/>
    </w:rPr>
  </w:style>
  <w:style w:type="paragraph" w:styleId="Heading1">
    <w:name w:val="heading 1"/>
    <w:basedOn w:val="Normal"/>
    <w:next w:val="Normal"/>
    <w:link w:val="Heading1Char"/>
    <w:uiPriority w:val="9"/>
    <w:qFormat/>
    <w:rsid w:val="00FB32C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B32C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B32C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B32C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B32C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B32C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32C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32C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32C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2C0"/>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FB32C0"/>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FB32C0"/>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FB32C0"/>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FB32C0"/>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FB32C0"/>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FB32C0"/>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FB32C0"/>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FB32C0"/>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FB32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32C0"/>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FB32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32C0"/>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FB32C0"/>
    <w:pPr>
      <w:spacing w:before="160"/>
      <w:jc w:val="center"/>
    </w:pPr>
    <w:rPr>
      <w:i/>
      <w:iCs/>
      <w:color w:val="404040" w:themeColor="text1" w:themeTint="BF"/>
    </w:rPr>
  </w:style>
  <w:style w:type="character" w:customStyle="1" w:styleId="QuoteChar">
    <w:name w:val="Quote Char"/>
    <w:basedOn w:val="DefaultParagraphFont"/>
    <w:link w:val="Quote"/>
    <w:uiPriority w:val="29"/>
    <w:rsid w:val="00FB32C0"/>
    <w:rPr>
      <w:i/>
      <w:iCs/>
      <w:color w:val="404040" w:themeColor="text1" w:themeTint="BF"/>
      <w:lang w:val="id-ID"/>
    </w:rPr>
  </w:style>
  <w:style w:type="paragraph" w:styleId="ListParagraph">
    <w:name w:val="List Paragraph"/>
    <w:basedOn w:val="Normal"/>
    <w:uiPriority w:val="34"/>
    <w:qFormat/>
    <w:rsid w:val="00FB32C0"/>
    <w:pPr>
      <w:ind w:left="720"/>
      <w:contextualSpacing/>
    </w:pPr>
  </w:style>
  <w:style w:type="character" w:styleId="IntenseEmphasis">
    <w:name w:val="Intense Emphasis"/>
    <w:basedOn w:val="DefaultParagraphFont"/>
    <w:uiPriority w:val="21"/>
    <w:qFormat/>
    <w:rsid w:val="00FB32C0"/>
    <w:rPr>
      <w:i/>
      <w:iCs/>
      <w:color w:val="2F5496" w:themeColor="accent1" w:themeShade="BF"/>
    </w:rPr>
  </w:style>
  <w:style w:type="paragraph" w:styleId="IntenseQuote">
    <w:name w:val="Intense Quote"/>
    <w:basedOn w:val="Normal"/>
    <w:next w:val="Normal"/>
    <w:link w:val="IntenseQuoteChar"/>
    <w:uiPriority w:val="30"/>
    <w:qFormat/>
    <w:rsid w:val="00FB32C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B32C0"/>
    <w:rPr>
      <w:i/>
      <w:iCs/>
      <w:color w:val="2F5496" w:themeColor="accent1" w:themeShade="BF"/>
      <w:lang w:val="id-ID"/>
    </w:rPr>
  </w:style>
  <w:style w:type="character" w:styleId="IntenseReference">
    <w:name w:val="Intense Reference"/>
    <w:basedOn w:val="DefaultParagraphFont"/>
    <w:uiPriority w:val="32"/>
    <w:qFormat/>
    <w:rsid w:val="00FB32C0"/>
    <w:rPr>
      <w:b/>
      <w:bCs/>
      <w:smallCaps/>
      <w:color w:val="2F5496" w:themeColor="accent1" w:themeShade="BF"/>
      <w:spacing w:val="5"/>
    </w:rPr>
  </w:style>
  <w:style w:type="character" w:styleId="FootnoteReference">
    <w:name w:val="footnote reference"/>
    <w:basedOn w:val="DefaultParagraphFont"/>
    <w:uiPriority w:val="99"/>
    <w:semiHidden/>
    <w:unhideWhenUsed/>
    <w:rsid w:val="00FB32C0"/>
    <w:rPr>
      <w:vertAlign w:val="superscript"/>
    </w:rPr>
  </w:style>
  <w:style w:type="paragraph" w:styleId="Header">
    <w:name w:val="header"/>
    <w:basedOn w:val="Normal"/>
    <w:link w:val="HeaderChar"/>
    <w:uiPriority w:val="99"/>
    <w:unhideWhenUsed/>
    <w:rsid w:val="00FB32C0"/>
    <w:pPr>
      <w:tabs>
        <w:tab w:val="center" w:pos="4320"/>
        <w:tab w:val="right" w:pos="8640"/>
      </w:tabs>
      <w:spacing w:after="0" w:line="240" w:lineRule="auto"/>
    </w:pPr>
  </w:style>
  <w:style w:type="character" w:customStyle="1" w:styleId="HeaderChar">
    <w:name w:val="Header Char"/>
    <w:basedOn w:val="DefaultParagraphFont"/>
    <w:link w:val="Header"/>
    <w:uiPriority w:val="99"/>
    <w:rsid w:val="00FB32C0"/>
    <w:rPr>
      <w:lang w:val="id-ID"/>
    </w:rPr>
  </w:style>
  <w:style w:type="paragraph" w:styleId="Footer">
    <w:name w:val="footer"/>
    <w:basedOn w:val="Normal"/>
    <w:link w:val="FooterChar"/>
    <w:uiPriority w:val="99"/>
    <w:unhideWhenUsed/>
    <w:rsid w:val="00FB32C0"/>
    <w:pPr>
      <w:tabs>
        <w:tab w:val="center" w:pos="4320"/>
        <w:tab w:val="right" w:pos="8640"/>
      </w:tabs>
      <w:spacing w:after="0" w:line="240" w:lineRule="auto"/>
    </w:pPr>
  </w:style>
  <w:style w:type="character" w:customStyle="1" w:styleId="FooterChar">
    <w:name w:val="Footer Char"/>
    <w:basedOn w:val="DefaultParagraphFont"/>
    <w:link w:val="Footer"/>
    <w:uiPriority w:val="99"/>
    <w:rsid w:val="00FB32C0"/>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0112</Words>
  <Characters>57644</Characters>
  <Application>Microsoft Office Word</Application>
  <DocSecurity>0</DocSecurity>
  <Lines>480</Lines>
  <Paragraphs>135</Paragraphs>
  <ScaleCrop>false</ScaleCrop>
  <Company/>
  <LinksUpToDate>false</LinksUpToDate>
  <CharactersWithSpaces>6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5-12-08T12:34:00Z</dcterms:created>
  <dcterms:modified xsi:type="dcterms:W3CDTF">2025-12-08T12:36:00Z</dcterms:modified>
</cp:coreProperties>
</file>